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15227" w:type="dxa"/>
        <w:tblLayout w:type="fixed"/>
        <w:tblLook w:val="04A0" w:firstRow="1" w:lastRow="0" w:firstColumn="1" w:lastColumn="0" w:noHBand="0" w:noVBand="1"/>
      </w:tblPr>
      <w:tblGrid>
        <w:gridCol w:w="2088"/>
        <w:gridCol w:w="2389"/>
        <w:gridCol w:w="401"/>
        <w:gridCol w:w="1071"/>
        <w:gridCol w:w="3544"/>
        <w:gridCol w:w="116"/>
        <w:gridCol w:w="26"/>
        <w:gridCol w:w="210"/>
        <w:gridCol w:w="920"/>
        <w:gridCol w:w="142"/>
        <w:gridCol w:w="210"/>
        <w:gridCol w:w="73"/>
        <w:gridCol w:w="142"/>
        <w:gridCol w:w="210"/>
        <w:gridCol w:w="73"/>
        <w:gridCol w:w="142"/>
        <w:gridCol w:w="210"/>
        <w:gridCol w:w="73"/>
        <w:gridCol w:w="142"/>
        <w:gridCol w:w="210"/>
        <w:gridCol w:w="74"/>
        <w:gridCol w:w="142"/>
        <w:gridCol w:w="210"/>
        <w:gridCol w:w="95"/>
        <w:gridCol w:w="142"/>
        <w:gridCol w:w="210"/>
        <w:gridCol w:w="335"/>
        <w:gridCol w:w="142"/>
        <w:gridCol w:w="7"/>
        <w:gridCol w:w="203"/>
        <w:gridCol w:w="73"/>
        <w:gridCol w:w="142"/>
        <w:gridCol w:w="7"/>
        <w:gridCol w:w="203"/>
        <w:gridCol w:w="73"/>
        <w:gridCol w:w="142"/>
        <w:gridCol w:w="7"/>
        <w:gridCol w:w="203"/>
        <w:gridCol w:w="73"/>
        <w:gridCol w:w="142"/>
        <w:gridCol w:w="7"/>
        <w:gridCol w:w="203"/>
      </w:tblGrid>
      <w:tr w:rsidR="00E12606" w:rsidRPr="008F0B00" w14:paraId="0CFDDC05" w14:textId="1A6BB428" w:rsidTr="009A2E13">
        <w:trPr>
          <w:gridAfter w:val="2"/>
          <w:wAfter w:w="210" w:type="dxa"/>
          <w:cantSplit/>
          <w:trHeight w:val="350"/>
          <w:tblHeader/>
        </w:trPr>
        <w:tc>
          <w:tcPr>
            <w:tcW w:w="2088" w:type="dxa"/>
            <w:vMerge w:val="restart"/>
            <w:shd w:val="clear" w:color="auto" w:fill="B8CCE4" w:themeFill="accent1" w:themeFillTint="66"/>
          </w:tcPr>
          <w:p w14:paraId="5CD72B9D" w14:textId="00DE0D9F" w:rsidR="00E12606" w:rsidRPr="008F0B00" w:rsidRDefault="00E12606" w:rsidP="00B11951">
            <w:pPr>
              <w:rPr>
                <w:b/>
                <w:sz w:val="24"/>
                <w:szCs w:val="20"/>
                <w:lang w:val="en-US"/>
              </w:rPr>
            </w:pPr>
            <w:r w:rsidRPr="008F0B00">
              <w:rPr>
                <w:b/>
                <w:sz w:val="24"/>
                <w:szCs w:val="20"/>
                <w:lang w:val="en-US"/>
              </w:rPr>
              <w:t>Variable</w:t>
            </w:r>
          </w:p>
        </w:tc>
        <w:tc>
          <w:tcPr>
            <w:tcW w:w="2790" w:type="dxa"/>
            <w:gridSpan w:val="2"/>
            <w:vMerge w:val="restart"/>
            <w:shd w:val="clear" w:color="auto" w:fill="B8CCE4" w:themeFill="accent1" w:themeFillTint="66"/>
          </w:tcPr>
          <w:p w14:paraId="08F4BA2C" w14:textId="4248A772" w:rsidR="00E12606" w:rsidRPr="008F0B00" w:rsidRDefault="00E12606" w:rsidP="00B11951">
            <w:pPr>
              <w:rPr>
                <w:b/>
                <w:sz w:val="24"/>
                <w:szCs w:val="24"/>
                <w:lang w:val="en-US"/>
              </w:rPr>
            </w:pPr>
            <w:r w:rsidRPr="008F0B00">
              <w:rPr>
                <w:b/>
                <w:sz w:val="24"/>
                <w:szCs w:val="24"/>
                <w:lang w:val="en-US"/>
              </w:rPr>
              <w:t>Description of variable</w:t>
            </w:r>
          </w:p>
        </w:tc>
        <w:tc>
          <w:tcPr>
            <w:tcW w:w="1071" w:type="dxa"/>
            <w:shd w:val="clear" w:color="auto" w:fill="B8CCE4" w:themeFill="accent1" w:themeFillTint="66"/>
          </w:tcPr>
          <w:p w14:paraId="56F17D80" w14:textId="4398B537" w:rsidR="00E12606" w:rsidRPr="00E12606" w:rsidRDefault="00E12606" w:rsidP="00B11951">
            <w:pPr>
              <w:jc w:val="center"/>
              <w:rPr>
                <w:b/>
                <w:szCs w:val="20"/>
                <w:lang w:val="en-US"/>
              </w:rPr>
            </w:pPr>
            <w:r w:rsidRPr="00E12606">
              <w:rPr>
                <w:b/>
                <w:szCs w:val="20"/>
                <w:lang w:val="en-US"/>
              </w:rPr>
              <w:t>Possible data</w:t>
            </w:r>
          </w:p>
        </w:tc>
        <w:tc>
          <w:tcPr>
            <w:tcW w:w="3686" w:type="dxa"/>
            <w:gridSpan w:val="3"/>
            <w:vMerge w:val="restart"/>
            <w:shd w:val="clear" w:color="auto" w:fill="B8CCE4" w:themeFill="accent1" w:themeFillTint="66"/>
          </w:tcPr>
          <w:p w14:paraId="6E1ADD54" w14:textId="62043852" w:rsidR="00E12606" w:rsidRPr="008F0B00" w:rsidRDefault="00E12606" w:rsidP="00B11951">
            <w:pPr>
              <w:jc w:val="center"/>
              <w:rPr>
                <w:b/>
                <w:sz w:val="24"/>
                <w:szCs w:val="20"/>
                <w:lang w:val="en-US"/>
              </w:rPr>
            </w:pPr>
            <w:r w:rsidRPr="008F0B00">
              <w:rPr>
                <w:b/>
                <w:sz w:val="24"/>
                <w:szCs w:val="20"/>
                <w:lang w:val="en-US"/>
              </w:rPr>
              <w:t>Response option and scoring</w:t>
            </w:r>
          </w:p>
        </w:tc>
        <w:tc>
          <w:tcPr>
            <w:tcW w:w="1272" w:type="dxa"/>
            <w:gridSpan w:val="3"/>
            <w:shd w:val="clear" w:color="auto" w:fill="B8CCE4" w:themeFill="accent1" w:themeFillTint="66"/>
          </w:tcPr>
          <w:p w14:paraId="13ED2751" w14:textId="653C45C5" w:rsidR="00E12606" w:rsidRPr="008F0B00" w:rsidRDefault="00E12606" w:rsidP="00B11951">
            <w:pPr>
              <w:jc w:val="center"/>
              <w:rPr>
                <w:b/>
                <w:sz w:val="24"/>
                <w:szCs w:val="20"/>
                <w:lang w:val="en-US"/>
              </w:rPr>
            </w:pPr>
            <w:r w:rsidRPr="008F0B00">
              <w:rPr>
                <w:b/>
                <w:sz w:val="24"/>
                <w:szCs w:val="20"/>
                <w:lang w:val="en-US"/>
              </w:rPr>
              <w:t>Data type</w:t>
            </w:r>
          </w:p>
        </w:tc>
        <w:tc>
          <w:tcPr>
            <w:tcW w:w="2148" w:type="dxa"/>
            <w:gridSpan w:val="15"/>
            <w:shd w:val="clear" w:color="auto" w:fill="B8CCE4" w:themeFill="accent1" w:themeFillTint="66"/>
          </w:tcPr>
          <w:p w14:paraId="43621AAA" w14:textId="2C408154" w:rsidR="00E12606" w:rsidRPr="008F0B00" w:rsidRDefault="00E12606" w:rsidP="00B11951">
            <w:pPr>
              <w:jc w:val="center"/>
              <w:rPr>
                <w:b/>
                <w:sz w:val="24"/>
                <w:szCs w:val="20"/>
                <w:lang w:val="en-US"/>
              </w:rPr>
            </w:pPr>
            <w:r w:rsidRPr="008F0B00">
              <w:rPr>
                <w:b/>
                <w:sz w:val="24"/>
                <w:szCs w:val="20"/>
                <w:lang w:val="en-US"/>
              </w:rPr>
              <w:t>Time points</w:t>
            </w:r>
          </w:p>
        </w:tc>
        <w:tc>
          <w:tcPr>
            <w:tcW w:w="687" w:type="dxa"/>
            <w:gridSpan w:val="3"/>
            <w:vMerge w:val="restart"/>
            <w:tcBorders>
              <w:top w:val="single" w:sz="4" w:space="0" w:color="auto"/>
            </w:tcBorders>
            <w:shd w:val="clear" w:color="auto" w:fill="B8CCE4" w:themeFill="accent1" w:themeFillTint="66"/>
            <w:textDirection w:val="btLr"/>
          </w:tcPr>
          <w:p w14:paraId="33E773F1" w14:textId="4ED9DED0" w:rsidR="00E12606" w:rsidRPr="008F0B00" w:rsidRDefault="00E12606" w:rsidP="001425D9">
            <w:pPr>
              <w:ind w:left="113" w:right="113"/>
              <w:jc w:val="center"/>
              <w:rPr>
                <w:b/>
                <w:sz w:val="24"/>
                <w:szCs w:val="20"/>
                <w:lang w:val="en-US"/>
              </w:rPr>
            </w:pPr>
            <w:r>
              <w:rPr>
                <w:b/>
                <w:sz w:val="24"/>
                <w:szCs w:val="20"/>
                <w:lang w:val="en-US"/>
              </w:rPr>
              <w:t>Reference</w:t>
            </w:r>
          </w:p>
        </w:tc>
        <w:tc>
          <w:tcPr>
            <w:tcW w:w="1275" w:type="dxa"/>
            <w:gridSpan w:val="12"/>
            <w:tcBorders>
              <w:top w:val="single" w:sz="4" w:space="0" w:color="auto"/>
            </w:tcBorders>
            <w:shd w:val="clear" w:color="auto" w:fill="B8CCE4" w:themeFill="accent1" w:themeFillTint="66"/>
          </w:tcPr>
          <w:p w14:paraId="30EB109D" w14:textId="56CD91D6" w:rsidR="00E12606" w:rsidRPr="008F0B00" w:rsidRDefault="00E12606" w:rsidP="00B11951">
            <w:pPr>
              <w:jc w:val="center"/>
              <w:rPr>
                <w:b/>
                <w:sz w:val="24"/>
                <w:szCs w:val="20"/>
                <w:lang w:val="en-US"/>
              </w:rPr>
            </w:pPr>
            <w:r>
              <w:rPr>
                <w:b/>
                <w:sz w:val="24"/>
                <w:szCs w:val="20"/>
                <w:lang w:val="en-US"/>
              </w:rPr>
              <w:t>Group of patients</w:t>
            </w:r>
          </w:p>
        </w:tc>
      </w:tr>
      <w:tr w:rsidR="009A2E13" w:rsidRPr="008F0B00" w14:paraId="5253A738" w14:textId="44E925B6" w:rsidTr="009A2E13">
        <w:trPr>
          <w:gridAfter w:val="2"/>
          <w:wAfter w:w="210" w:type="dxa"/>
          <w:cantSplit/>
          <w:trHeight w:val="1134"/>
          <w:tblHeader/>
        </w:trPr>
        <w:tc>
          <w:tcPr>
            <w:tcW w:w="2088" w:type="dxa"/>
            <w:vMerge/>
            <w:shd w:val="clear" w:color="auto" w:fill="B8CCE4" w:themeFill="accent1" w:themeFillTint="66"/>
          </w:tcPr>
          <w:p w14:paraId="4F41D1CE" w14:textId="77777777" w:rsidR="00E12606" w:rsidRPr="008F0B00" w:rsidRDefault="00E12606" w:rsidP="00B11951">
            <w:pPr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2790" w:type="dxa"/>
            <w:gridSpan w:val="2"/>
            <w:vMerge/>
            <w:shd w:val="clear" w:color="auto" w:fill="B8CCE4" w:themeFill="accent1" w:themeFillTint="66"/>
          </w:tcPr>
          <w:p w14:paraId="2B1ABB42" w14:textId="77777777" w:rsidR="00E12606" w:rsidRPr="008F0B00" w:rsidRDefault="00E12606" w:rsidP="00B11951">
            <w:pPr>
              <w:rPr>
                <w:b/>
                <w:sz w:val="24"/>
                <w:szCs w:val="24"/>
                <w:lang w:val="en-US"/>
              </w:rPr>
            </w:pPr>
          </w:p>
        </w:tc>
        <w:tc>
          <w:tcPr>
            <w:tcW w:w="1071" w:type="dxa"/>
            <w:shd w:val="clear" w:color="auto" w:fill="B8CCE4" w:themeFill="accent1" w:themeFillTint="66"/>
          </w:tcPr>
          <w:p w14:paraId="08B3D28E" w14:textId="77777777" w:rsidR="00E12606" w:rsidRPr="00E12606" w:rsidRDefault="00E12606" w:rsidP="00B11951">
            <w:pPr>
              <w:jc w:val="center"/>
              <w:rPr>
                <w:b/>
                <w:szCs w:val="20"/>
                <w:lang w:val="en-US"/>
              </w:rPr>
            </w:pPr>
          </w:p>
        </w:tc>
        <w:tc>
          <w:tcPr>
            <w:tcW w:w="3686" w:type="dxa"/>
            <w:gridSpan w:val="3"/>
            <w:vMerge/>
            <w:shd w:val="clear" w:color="auto" w:fill="B8CCE4" w:themeFill="accent1" w:themeFillTint="66"/>
          </w:tcPr>
          <w:p w14:paraId="3B8E8A46" w14:textId="09687DEE" w:rsidR="00E12606" w:rsidRPr="008F0B00" w:rsidRDefault="00E12606" w:rsidP="00B11951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1272" w:type="dxa"/>
            <w:gridSpan w:val="3"/>
            <w:shd w:val="clear" w:color="auto" w:fill="B8CCE4" w:themeFill="accent1" w:themeFillTint="66"/>
          </w:tcPr>
          <w:p w14:paraId="3BB86D0C" w14:textId="12CE4583" w:rsidR="00E12606" w:rsidRDefault="00E12606" w:rsidP="00B11951">
            <w:pPr>
              <w:rPr>
                <w:b/>
                <w:sz w:val="16"/>
                <w:szCs w:val="20"/>
                <w:lang w:val="en-US"/>
              </w:rPr>
            </w:pPr>
            <w:r w:rsidRPr="008F0B00">
              <w:rPr>
                <w:b/>
                <w:sz w:val="16"/>
                <w:szCs w:val="20"/>
                <w:lang w:val="en-US"/>
              </w:rPr>
              <w:t>S=String</w:t>
            </w:r>
          </w:p>
          <w:p w14:paraId="592B9894" w14:textId="77777777" w:rsidR="00E12606" w:rsidRPr="008F0B00" w:rsidRDefault="00E12606" w:rsidP="00BC6754">
            <w:pPr>
              <w:rPr>
                <w:b/>
                <w:sz w:val="16"/>
                <w:szCs w:val="20"/>
                <w:lang w:val="en-US"/>
              </w:rPr>
            </w:pPr>
            <w:r w:rsidRPr="008F0B00">
              <w:rPr>
                <w:b/>
                <w:sz w:val="16"/>
                <w:szCs w:val="20"/>
                <w:lang w:val="en-US"/>
              </w:rPr>
              <w:t>Ca=Categorical</w:t>
            </w:r>
          </w:p>
          <w:p w14:paraId="0E4D7F19" w14:textId="31041C63" w:rsidR="00E12606" w:rsidRDefault="00E12606" w:rsidP="00B11951">
            <w:pPr>
              <w:rPr>
                <w:b/>
                <w:sz w:val="16"/>
                <w:szCs w:val="20"/>
                <w:lang w:val="en-US"/>
              </w:rPr>
            </w:pPr>
            <w:r w:rsidRPr="008F0B00">
              <w:rPr>
                <w:b/>
                <w:sz w:val="16"/>
                <w:szCs w:val="20"/>
                <w:lang w:val="en-US"/>
              </w:rPr>
              <w:t>O=Ordinal</w:t>
            </w:r>
          </w:p>
          <w:p w14:paraId="2A3B1A5A" w14:textId="77777777" w:rsidR="00E12606" w:rsidRDefault="00E12606" w:rsidP="00B11951">
            <w:pPr>
              <w:rPr>
                <w:b/>
                <w:sz w:val="16"/>
                <w:szCs w:val="20"/>
                <w:lang w:val="en-US"/>
              </w:rPr>
            </w:pPr>
            <w:r>
              <w:rPr>
                <w:b/>
                <w:sz w:val="16"/>
                <w:szCs w:val="20"/>
                <w:lang w:val="en-US"/>
              </w:rPr>
              <w:t>Co=Continuous</w:t>
            </w:r>
          </w:p>
          <w:p w14:paraId="665B7B37" w14:textId="5F325D88" w:rsidR="00E12606" w:rsidRPr="008F0B00" w:rsidRDefault="00E12606" w:rsidP="00B11951">
            <w:pPr>
              <w:rPr>
                <w:b/>
                <w:sz w:val="16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  <w:shd w:val="clear" w:color="auto" w:fill="B8CCE4" w:themeFill="accent1" w:themeFillTint="66"/>
            <w:textDirection w:val="btLr"/>
          </w:tcPr>
          <w:p w14:paraId="06C29EBE" w14:textId="349B3B45" w:rsidR="00E12606" w:rsidRPr="008F0B00" w:rsidRDefault="00E12606" w:rsidP="001425D9">
            <w:pPr>
              <w:ind w:left="113" w:right="113"/>
              <w:jc w:val="center"/>
              <w:rPr>
                <w:b/>
                <w:sz w:val="16"/>
                <w:szCs w:val="20"/>
                <w:lang w:val="en-US"/>
              </w:rPr>
            </w:pPr>
            <w:r w:rsidRPr="008F0B00">
              <w:rPr>
                <w:b/>
                <w:sz w:val="16"/>
                <w:szCs w:val="20"/>
                <w:lang w:val="en-US"/>
              </w:rPr>
              <w:t>Baseline</w:t>
            </w:r>
          </w:p>
        </w:tc>
        <w:tc>
          <w:tcPr>
            <w:tcW w:w="425" w:type="dxa"/>
            <w:gridSpan w:val="3"/>
            <w:shd w:val="clear" w:color="auto" w:fill="B8CCE4" w:themeFill="accent1" w:themeFillTint="66"/>
            <w:textDirection w:val="btLr"/>
          </w:tcPr>
          <w:p w14:paraId="735080AA" w14:textId="6474519B" w:rsidR="00E12606" w:rsidRPr="008F0B00" w:rsidRDefault="00E12606" w:rsidP="00B11951">
            <w:pPr>
              <w:ind w:left="113" w:right="113"/>
              <w:jc w:val="center"/>
              <w:rPr>
                <w:b/>
                <w:sz w:val="16"/>
                <w:szCs w:val="20"/>
                <w:lang w:val="en-US"/>
              </w:rPr>
            </w:pPr>
            <w:r w:rsidRPr="008F0B00">
              <w:rPr>
                <w:b/>
                <w:sz w:val="16"/>
                <w:szCs w:val="20"/>
                <w:lang w:val="en-US"/>
              </w:rPr>
              <w:t>1 m</w:t>
            </w:r>
          </w:p>
        </w:tc>
        <w:tc>
          <w:tcPr>
            <w:tcW w:w="425" w:type="dxa"/>
            <w:gridSpan w:val="3"/>
            <w:shd w:val="clear" w:color="auto" w:fill="B8CCE4" w:themeFill="accent1" w:themeFillTint="66"/>
            <w:textDirection w:val="btLr"/>
          </w:tcPr>
          <w:p w14:paraId="7264E8F3" w14:textId="75E19EFE" w:rsidR="00E12606" w:rsidRPr="008F0B00" w:rsidRDefault="00E12606" w:rsidP="00B11951">
            <w:pPr>
              <w:ind w:left="113" w:right="113"/>
              <w:jc w:val="center"/>
              <w:rPr>
                <w:b/>
                <w:sz w:val="16"/>
                <w:szCs w:val="20"/>
                <w:lang w:val="en-US"/>
              </w:rPr>
            </w:pPr>
            <w:r w:rsidRPr="008F0B00">
              <w:rPr>
                <w:b/>
                <w:sz w:val="16"/>
                <w:szCs w:val="20"/>
                <w:lang w:val="en-US"/>
              </w:rPr>
              <w:t>3m</w:t>
            </w:r>
          </w:p>
        </w:tc>
        <w:tc>
          <w:tcPr>
            <w:tcW w:w="426" w:type="dxa"/>
            <w:gridSpan w:val="3"/>
            <w:shd w:val="clear" w:color="auto" w:fill="B8CCE4" w:themeFill="accent1" w:themeFillTint="66"/>
            <w:textDirection w:val="btLr"/>
          </w:tcPr>
          <w:p w14:paraId="2449A166" w14:textId="1C05663F" w:rsidR="00E12606" w:rsidRPr="008F0B00" w:rsidRDefault="00E12606" w:rsidP="00B11951">
            <w:pPr>
              <w:ind w:left="113" w:right="113"/>
              <w:jc w:val="center"/>
              <w:rPr>
                <w:b/>
                <w:sz w:val="16"/>
                <w:szCs w:val="20"/>
                <w:lang w:val="en-US"/>
              </w:rPr>
            </w:pPr>
            <w:r w:rsidRPr="008F0B00">
              <w:rPr>
                <w:b/>
                <w:sz w:val="16"/>
                <w:szCs w:val="20"/>
                <w:lang w:val="en-US"/>
              </w:rPr>
              <w:t>6m</w:t>
            </w:r>
          </w:p>
        </w:tc>
        <w:tc>
          <w:tcPr>
            <w:tcW w:w="447" w:type="dxa"/>
            <w:gridSpan w:val="3"/>
            <w:shd w:val="clear" w:color="auto" w:fill="B8CCE4" w:themeFill="accent1" w:themeFillTint="66"/>
            <w:textDirection w:val="btLr"/>
          </w:tcPr>
          <w:p w14:paraId="5E92DA60" w14:textId="445BC666" w:rsidR="00E12606" w:rsidRPr="008F0B00" w:rsidRDefault="00E12606" w:rsidP="00B11951">
            <w:pPr>
              <w:ind w:left="113" w:right="113"/>
              <w:jc w:val="center"/>
              <w:rPr>
                <w:b/>
                <w:sz w:val="16"/>
                <w:szCs w:val="20"/>
                <w:lang w:val="en-US"/>
              </w:rPr>
            </w:pPr>
            <w:r w:rsidRPr="008F0B00">
              <w:rPr>
                <w:b/>
                <w:sz w:val="16"/>
                <w:szCs w:val="20"/>
                <w:lang w:val="en-US"/>
              </w:rPr>
              <w:t>12m</w:t>
            </w:r>
          </w:p>
        </w:tc>
        <w:tc>
          <w:tcPr>
            <w:tcW w:w="687" w:type="dxa"/>
            <w:gridSpan w:val="3"/>
            <w:vMerge/>
            <w:shd w:val="clear" w:color="auto" w:fill="B8CCE4" w:themeFill="accent1" w:themeFillTint="66"/>
          </w:tcPr>
          <w:p w14:paraId="42D07635" w14:textId="77777777" w:rsidR="00E12606" w:rsidRPr="008F0B00" w:rsidRDefault="00E12606" w:rsidP="00B11951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  <w:shd w:val="clear" w:color="auto" w:fill="B8CCE4" w:themeFill="accent1" w:themeFillTint="66"/>
            <w:textDirection w:val="btLr"/>
          </w:tcPr>
          <w:p w14:paraId="74D6C9E9" w14:textId="57BFA79C" w:rsidR="00E12606" w:rsidRPr="008F0B00" w:rsidRDefault="00E12606" w:rsidP="001425D9">
            <w:pPr>
              <w:ind w:left="113" w:right="113"/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Private</w:t>
            </w:r>
          </w:p>
        </w:tc>
        <w:tc>
          <w:tcPr>
            <w:tcW w:w="425" w:type="dxa"/>
            <w:gridSpan w:val="4"/>
            <w:shd w:val="clear" w:color="auto" w:fill="B8CCE4" w:themeFill="accent1" w:themeFillTint="66"/>
            <w:textDirection w:val="btLr"/>
          </w:tcPr>
          <w:p w14:paraId="6F0CE37B" w14:textId="683C22F6" w:rsidR="00E12606" w:rsidRPr="008F0B00" w:rsidRDefault="00E12606" w:rsidP="001425D9">
            <w:pPr>
              <w:ind w:left="113" w:right="113"/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Elderly</w:t>
            </w:r>
          </w:p>
        </w:tc>
        <w:tc>
          <w:tcPr>
            <w:tcW w:w="425" w:type="dxa"/>
            <w:gridSpan w:val="4"/>
            <w:shd w:val="clear" w:color="auto" w:fill="B8CCE4" w:themeFill="accent1" w:themeFillTint="66"/>
            <w:textDirection w:val="btLr"/>
          </w:tcPr>
          <w:p w14:paraId="3F588651" w14:textId="043E6100" w:rsidR="00E12606" w:rsidRPr="008F0B00" w:rsidRDefault="00E12606" w:rsidP="001425D9">
            <w:pPr>
              <w:ind w:left="113" w:right="113"/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Children</w:t>
            </w:r>
          </w:p>
        </w:tc>
      </w:tr>
      <w:tr w:rsidR="00E12606" w:rsidRPr="008F0B00" w14:paraId="53A0877B" w14:textId="4225AB0A" w:rsidTr="009A2E13">
        <w:trPr>
          <w:gridAfter w:val="1"/>
          <w:wAfter w:w="203" w:type="dxa"/>
          <w:trHeight w:val="164"/>
        </w:trPr>
        <w:tc>
          <w:tcPr>
            <w:tcW w:w="15024" w:type="dxa"/>
            <w:gridSpan w:val="41"/>
            <w:shd w:val="clear" w:color="auto" w:fill="9BBB59" w:themeFill="accent3"/>
          </w:tcPr>
          <w:p w14:paraId="3A1F81C3" w14:textId="75A142D0" w:rsidR="00E12606" w:rsidRPr="008F0B00" w:rsidRDefault="00E12606" w:rsidP="00B11951">
            <w:pPr>
              <w:rPr>
                <w:b/>
                <w:sz w:val="24"/>
                <w:szCs w:val="24"/>
                <w:lang w:val="en-US"/>
              </w:rPr>
            </w:pPr>
            <w:r w:rsidRPr="008F0B00">
              <w:rPr>
                <w:b/>
                <w:sz w:val="24"/>
                <w:szCs w:val="24"/>
                <w:lang w:val="en-US"/>
              </w:rPr>
              <w:t>Demographics</w:t>
            </w:r>
          </w:p>
        </w:tc>
      </w:tr>
      <w:tr w:rsidR="00E12606" w:rsidRPr="008F0B00" w14:paraId="51DF9DDC" w14:textId="65C1FB97" w:rsidTr="009A2E13">
        <w:trPr>
          <w:gridAfter w:val="2"/>
          <w:wAfter w:w="210" w:type="dxa"/>
          <w:trHeight w:val="164"/>
        </w:trPr>
        <w:tc>
          <w:tcPr>
            <w:tcW w:w="2088" w:type="dxa"/>
          </w:tcPr>
          <w:p w14:paraId="01EE5C00" w14:textId="3942E6EE" w:rsidR="00E12606" w:rsidRPr="008F0B00" w:rsidRDefault="00E12606" w:rsidP="00B11951">
            <w:pPr>
              <w:rPr>
                <w:b/>
                <w:sz w:val="24"/>
                <w:szCs w:val="24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age</w:t>
            </w:r>
          </w:p>
        </w:tc>
        <w:tc>
          <w:tcPr>
            <w:tcW w:w="2790" w:type="dxa"/>
            <w:gridSpan w:val="2"/>
          </w:tcPr>
          <w:p w14:paraId="4B335899" w14:textId="65CFB13C" w:rsidR="00E12606" w:rsidRPr="008F0B00" w:rsidRDefault="00E12606" w:rsidP="00B11951">
            <w:pPr>
              <w:rPr>
                <w:sz w:val="20"/>
                <w:szCs w:val="20"/>
              </w:rPr>
            </w:pPr>
            <w:r w:rsidRPr="008F0B00">
              <w:rPr>
                <w:sz w:val="20"/>
                <w:szCs w:val="20"/>
              </w:rPr>
              <w:t xml:space="preserve">Age </w:t>
            </w:r>
            <w:proofErr w:type="spellStart"/>
            <w:r w:rsidRPr="008F0B00">
              <w:rPr>
                <w:sz w:val="20"/>
                <w:szCs w:val="20"/>
              </w:rPr>
              <w:t>of</w:t>
            </w:r>
            <w:proofErr w:type="spellEnd"/>
            <w:r w:rsidRPr="008F0B00">
              <w:rPr>
                <w:sz w:val="20"/>
                <w:szCs w:val="20"/>
              </w:rPr>
              <w:t xml:space="preserve"> </w:t>
            </w:r>
            <w:proofErr w:type="spellStart"/>
            <w:r w:rsidRPr="008F0B00">
              <w:rPr>
                <w:sz w:val="20"/>
                <w:szCs w:val="20"/>
              </w:rPr>
              <w:t>patient</w:t>
            </w:r>
            <w:proofErr w:type="spellEnd"/>
          </w:p>
        </w:tc>
        <w:tc>
          <w:tcPr>
            <w:tcW w:w="1071" w:type="dxa"/>
          </w:tcPr>
          <w:p w14:paraId="6986AED4" w14:textId="3FDD7E89" w:rsidR="00E12606" w:rsidRPr="008F0B00" w:rsidRDefault="00E12606" w:rsidP="00B1195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-110</w:t>
            </w:r>
          </w:p>
        </w:tc>
        <w:tc>
          <w:tcPr>
            <w:tcW w:w="3686" w:type="dxa"/>
            <w:gridSpan w:val="3"/>
          </w:tcPr>
          <w:p w14:paraId="18C6C742" w14:textId="2C202DB8" w:rsidR="00E12606" w:rsidRPr="008F0B00" w:rsidRDefault="00E12606" w:rsidP="00B11951">
            <w:pPr>
              <w:rPr>
                <w:sz w:val="20"/>
                <w:szCs w:val="20"/>
              </w:rPr>
            </w:pPr>
            <w:r w:rsidRPr="008F0B00">
              <w:rPr>
                <w:sz w:val="20"/>
                <w:szCs w:val="20"/>
              </w:rPr>
              <w:t xml:space="preserve">Age in </w:t>
            </w:r>
            <w:proofErr w:type="spellStart"/>
            <w:r w:rsidRPr="008F0B00">
              <w:rPr>
                <w:sz w:val="20"/>
                <w:szCs w:val="20"/>
              </w:rPr>
              <w:t>years</w:t>
            </w:r>
            <w:proofErr w:type="spellEnd"/>
          </w:p>
        </w:tc>
        <w:tc>
          <w:tcPr>
            <w:tcW w:w="1272" w:type="dxa"/>
            <w:gridSpan w:val="3"/>
          </w:tcPr>
          <w:p w14:paraId="09F6916E" w14:textId="05E27E9C" w:rsidR="00E12606" w:rsidRPr="008F0B00" w:rsidRDefault="00E12606" w:rsidP="00B11951">
            <w:pPr>
              <w:jc w:val="center"/>
              <w:rPr>
                <w:b/>
                <w:sz w:val="20"/>
                <w:szCs w:val="20"/>
              </w:rPr>
            </w:pPr>
            <w:r w:rsidRPr="008F0B00">
              <w:rPr>
                <w:b/>
                <w:sz w:val="20"/>
                <w:szCs w:val="20"/>
              </w:rPr>
              <w:t>Co</w:t>
            </w:r>
          </w:p>
        </w:tc>
        <w:tc>
          <w:tcPr>
            <w:tcW w:w="425" w:type="dxa"/>
            <w:gridSpan w:val="3"/>
          </w:tcPr>
          <w:p w14:paraId="1410607E" w14:textId="7461B7B0" w:rsidR="00E12606" w:rsidRPr="008F0B00" w:rsidRDefault="00E12606" w:rsidP="00B11951">
            <w:pPr>
              <w:jc w:val="center"/>
              <w:rPr>
                <w:sz w:val="20"/>
                <w:szCs w:val="20"/>
              </w:rPr>
            </w:pPr>
            <w:r w:rsidRPr="008F0B00">
              <w:rPr>
                <w:sz w:val="20"/>
                <w:szCs w:val="20"/>
              </w:rPr>
              <w:t>x</w:t>
            </w:r>
          </w:p>
        </w:tc>
        <w:tc>
          <w:tcPr>
            <w:tcW w:w="425" w:type="dxa"/>
            <w:gridSpan w:val="3"/>
          </w:tcPr>
          <w:p w14:paraId="535286C8" w14:textId="77777777" w:rsidR="00E12606" w:rsidRPr="008F0B00" w:rsidRDefault="00E12606" w:rsidP="00B11951">
            <w:pPr>
              <w:rPr>
                <w:sz w:val="20"/>
                <w:szCs w:val="20"/>
              </w:rPr>
            </w:pPr>
          </w:p>
        </w:tc>
        <w:tc>
          <w:tcPr>
            <w:tcW w:w="425" w:type="dxa"/>
            <w:gridSpan w:val="3"/>
          </w:tcPr>
          <w:p w14:paraId="20098BA9" w14:textId="77777777" w:rsidR="00E12606" w:rsidRPr="008F0B00" w:rsidRDefault="00E12606" w:rsidP="00B11951">
            <w:pPr>
              <w:rPr>
                <w:sz w:val="20"/>
                <w:szCs w:val="20"/>
              </w:rPr>
            </w:pPr>
          </w:p>
        </w:tc>
        <w:tc>
          <w:tcPr>
            <w:tcW w:w="426" w:type="dxa"/>
            <w:gridSpan w:val="3"/>
          </w:tcPr>
          <w:p w14:paraId="293FA68A" w14:textId="77777777" w:rsidR="00E12606" w:rsidRPr="008F0B00" w:rsidRDefault="00E12606" w:rsidP="00B11951">
            <w:pPr>
              <w:rPr>
                <w:sz w:val="20"/>
                <w:szCs w:val="20"/>
              </w:rPr>
            </w:pPr>
          </w:p>
        </w:tc>
        <w:tc>
          <w:tcPr>
            <w:tcW w:w="447" w:type="dxa"/>
            <w:gridSpan w:val="3"/>
          </w:tcPr>
          <w:p w14:paraId="1F250F68" w14:textId="7F8B0A20" w:rsidR="00E12606" w:rsidRPr="008F0B00" w:rsidRDefault="00E12606" w:rsidP="00B11951">
            <w:pPr>
              <w:rPr>
                <w:sz w:val="20"/>
                <w:szCs w:val="20"/>
              </w:rPr>
            </w:pPr>
          </w:p>
        </w:tc>
        <w:tc>
          <w:tcPr>
            <w:tcW w:w="687" w:type="dxa"/>
            <w:gridSpan w:val="3"/>
          </w:tcPr>
          <w:p w14:paraId="304C179C" w14:textId="023AE172" w:rsidR="00E12606" w:rsidRPr="008F0B00" w:rsidRDefault="00E12606" w:rsidP="00B11951">
            <w:pPr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gridSpan w:val="4"/>
          </w:tcPr>
          <w:p w14:paraId="0B817CB8" w14:textId="168AEEB9" w:rsidR="00E12606" w:rsidRPr="001425D9" w:rsidRDefault="00E12606" w:rsidP="00343CCC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x</w:t>
            </w:r>
          </w:p>
        </w:tc>
        <w:tc>
          <w:tcPr>
            <w:tcW w:w="425" w:type="dxa"/>
            <w:gridSpan w:val="4"/>
          </w:tcPr>
          <w:p w14:paraId="3069ABD4" w14:textId="64E18983" w:rsidR="00E12606" w:rsidRPr="001425D9" w:rsidRDefault="00E12606" w:rsidP="00343CCC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x</w:t>
            </w:r>
          </w:p>
        </w:tc>
        <w:tc>
          <w:tcPr>
            <w:tcW w:w="425" w:type="dxa"/>
            <w:gridSpan w:val="4"/>
          </w:tcPr>
          <w:p w14:paraId="5DDDC352" w14:textId="2718FB03" w:rsidR="00E12606" w:rsidRPr="001425D9" w:rsidRDefault="00E12606" w:rsidP="00343CCC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x</w:t>
            </w:r>
          </w:p>
        </w:tc>
      </w:tr>
      <w:tr w:rsidR="00E12606" w:rsidRPr="008F0B00" w14:paraId="5FC04F6B" w14:textId="1F9AF71C" w:rsidTr="009A2E13">
        <w:trPr>
          <w:gridAfter w:val="2"/>
          <w:wAfter w:w="210" w:type="dxa"/>
          <w:trHeight w:val="305"/>
        </w:trPr>
        <w:tc>
          <w:tcPr>
            <w:tcW w:w="2088" w:type="dxa"/>
          </w:tcPr>
          <w:p w14:paraId="49E3016D" w14:textId="5E03A60F" w:rsidR="00E12606" w:rsidRPr="008F0B00" w:rsidRDefault="00E12606" w:rsidP="00B11951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gender</w:t>
            </w:r>
          </w:p>
        </w:tc>
        <w:tc>
          <w:tcPr>
            <w:tcW w:w="2790" w:type="dxa"/>
            <w:gridSpan w:val="2"/>
          </w:tcPr>
          <w:p w14:paraId="6172C977" w14:textId="035768CE" w:rsidR="00E12606" w:rsidRPr="008F0B00" w:rsidRDefault="00E12606" w:rsidP="00B11951">
            <w:pPr>
              <w:rPr>
                <w:sz w:val="20"/>
                <w:szCs w:val="20"/>
              </w:rPr>
            </w:pPr>
            <w:r w:rsidRPr="008F0B00">
              <w:rPr>
                <w:sz w:val="20"/>
                <w:szCs w:val="20"/>
              </w:rPr>
              <w:t xml:space="preserve">Sex </w:t>
            </w:r>
            <w:proofErr w:type="spellStart"/>
            <w:r w:rsidRPr="008F0B00">
              <w:rPr>
                <w:sz w:val="20"/>
                <w:szCs w:val="20"/>
              </w:rPr>
              <w:t>of</w:t>
            </w:r>
            <w:proofErr w:type="spellEnd"/>
            <w:r w:rsidRPr="008F0B00">
              <w:rPr>
                <w:sz w:val="20"/>
                <w:szCs w:val="20"/>
              </w:rPr>
              <w:t xml:space="preserve"> </w:t>
            </w:r>
            <w:proofErr w:type="spellStart"/>
            <w:r w:rsidRPr="008F0B00">
              <w:rPr>
                <w:sz w:val="20"/>
                <w:szCs w:val="20"/>
              </w:rPr>
              <w:t>patient</w:t>
            </w:r>
            <w:proofErr w:type="spellEnd"/>
          </w:p>
        </w:tc>
        <w:tc>
          <w:tcPr>
            <w:tcW w:w="1071" w:type="dxa"/>
          </w:tcPr>
          <w:p w14:paraId="699A54F7" w14:textId="5D243B10" w:rsidR="00E12606" w:rsidRDefault="00E12606" w:rsidP="00B1195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  <w:p w14:paraId="51FAC308" w14:textId="113F5404" w:rsidR="00E12606" w:rsidRDefault="00E12606" w:rsidP="00B1195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</w:t>
            </w:r>
          </w:p>
          <w:p w14:paraId="3744CDA0" w14:textId="545F0D2B" w:rsidR="00E12606" w:rsidRDefault="00E12606" w:rsidP="00B11951">
            <w:pPr>
              <w:rPr>
                <w:sz w:val="20"/>
                <w:szCs w:val="20"/>
              </w:rPr>
            </w:pPr>
          </w:p>
        </w:tc>
        <w:tc>
          <w:tcPr>
            <w:tcW w:w="3686" w:type="dxa"/>
            <w:gridSpan w:val="3"/>
          </w:tcPr>
          <w:p w14:paraId="3ADDFE14" w14:textId="6EEDE3B0" w:rsidR="00E12606" w:rsidRDefault="00E12606" w:rsidP="00B1195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=</w:t>
            </w:r>
            <w:proofErr w:type="spellStart"/>
            <w:r w:rsidRPr="008F0B00">
              <w:rPr>
                <w:sz w:val="20"/>
                <w:szCs w:val="20"/>
              </w:rPr>
              <w:t>Female</w:t>
            </w:r>
            <w:proofErr w:type="spellEnd"/>
          </w:p>
          <w:p w14:paraId="61295BCE" w14:textId="294076B3" w:rsidR="00E12606" w:rsidRPr="008F0B00" w:rsidRDefault="00E12606" w:rsidP="00B1195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=</w:t>
            </w:r>
            <w:r w:rsidRPr="008F0B00">
              <w:rPr>
                <w:sz w:val="20"/>
                <w:szCs w:val="20"/>
              </w:rPr>
              <w:t>Male</w:t>
            </w:r>
          </w:p>
          <w:p w14:paraId="7BC5A1C8" w14:textId="7D903B8A" w:rsidR="00E12606" w:rsidRPr="008F0B00" w:rsidRDefault="00E12606" w:rsidP="00B11951">
            <w:pPr>
              <w:rPr>
                <w:sz w:val="20"/>
                <w:szCs w:val="20"/>
              </w:rPr>
            </w:pPr>
          </w:p>
        </w:tc>
        <w:tc>
          <w:tcPr>
            <w:tcW w:w="1272" w:type="dxa"/>
            <w:gridSpan w:val="3"/>
          </w:tcPr>
          <w:p w14:paraId="55229D2D" w14:textId="4716942E" w:rsidR="00E12606" w:rsidRPr="008F0B00" w:rsidRDefault="00E12606" w:rsidP="00B11951">
            <w:pPr>
              <w:jc w:val="center"/>
              <w:rPr>
                <w:b/>
                <w:sz w:val="20"/>
                <w:szCs w:val="20"/>
              </w:rPr>
            </w:pPr>
            <w:proofErr w:type="spellStart"/>
            <w:r>
              <w:rPr>
                <w:b/>
                <w:sz w:val="20"/>
                <w:szCs w:val="20"/>
              </w:rPr>
              <w:t>Ca</w:t>
            </w:r>
            <w:proofErr w:type="spellEnd"/>
          </w:p>
        </w:tc>
        <w:tc>
          <w:tcPr>
            <w:tcW w:w="425" w:type="dxa"/>
            <w:gridSpan w:val="3"/>
          </w:tcPr>
          <w:p w14:paraId="6FC0D623" w14:textId="02A58361" w:rsidR="00E12606" w:rsidRPr="008F0B00" w:rsidRDefault="00E12606" w:rsidP="00B11951">
            <w:pPr>
              <w:jc w:val="center"/>
              <w:rPr>
                <w:sz w:val="20"/>
                <w:szCs w:val="20"/>
              </w:rPr>
            </w:pPr>
            <w:r w:rsidRPr="008F0B00">
              <w:rPr>
                <w:sz w:val="20"/>
                <w:szCs w:val="20"/>
              </w:rPr>
              <w:t>x</w:t>
            </w:r>
          </w:p>
        </w:tc>
        <w:tc>
          <w:tcPr>
            <w:tcW w:w="425" w:type="dxa"/>
            <w:gridSpan w:val="3"/>
          </w:tcPr>
          <w:p w14:paraId="53E3E610" w14:textId="77777777" w:rsidR="00E12606" w:rsidRPr="008F0B00" w:rsidRDefault="00E12606" w:rsidP="00B1195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425" w:type="dxa"/>
            <w:gridSpan w:val="3"/>
          </w:tcPr>
          <w:p w14:paraId="68FDDCA3" w14:textId="77777777" w:rsidR="00E12606" w:rsidRPr="008F0B00" w:rsidRDefault="00E12606" w:rsidP="00B1195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426" w:type="dxa"/>
            <w:gridSpan w:val="3"/>
          </w:tcPr>
          <w:p w14:paraId="6E063779" w14:textId="77777777" w:rsidR="00E12606" w:rsidRPr="008F0B00" w:rsidRDefault="00E12606" w:rsidP="00B1195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447" w:type="dxa"/>
            <w:gridSpan w:val="3"/>
          </w:tcPr>
          <w:p w14:paraId="2B16A25A" w14:textId="3B9F77B9" w:rsidR="00E12606" w:rsidRPr="008F0B00" w:rsidRDefault="00E12606" w:rsidP="00B1195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687" w:type="dxa"/>
            <w:gridSpan w:val="3"/>
          </w:tcPr>
          <w:p w14:paraId="24BA8F23" w14:textId="27E773FC" w:rsidR="00E12606" w:rsidRPr="008F0B00" w:rsidRDefault="00E12606" w:rsidP="00B11951">
            <w:pPr>
              <w:jc w:val="center"/>
              <w:rPr>
                <w:b/>
                <w:sz w:val="20"/>
                <w:szCs w:val="20"/>
              </w:rPr>
            </w:pPr>
          </w:p>
        </w:tc>
        <w:tc>
          <w:tcPr>
            <w:tcW w:w="425" w:type="dxa"/>
            <w:gridSpan w:val="4"/>
          </w:tcPr>
          <w:p w14:paraId="1A998B57" w14:textId="4DF1FB72" w:rsidR="00E12606" w:rsidRPr="001425D9" w:rsidRDefault="00E12606" w:rsidP="00343CCC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x</w:t>
            </w:r>
          </w:p>
        </w:tc>
        <w:tc>
          <w:tcPr>
            <w:tcW w:w="425" w:type="dxa"/>
            <w:gridSpan w:val="4"/>
          </w:tcPr>
          <w:p w14:paraId="346F3358" w14:textId="53B3B6DB" w:rsidR="00E12606" w:rsidRPr="001425D9" w:rsidRDefault="00E12606" w:rsidP="00343CCC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x</w:t>
            </w:r>
          </w:p>
        </w:tc>
        <w:tc>
          <w:tcPr>
            <w:tcW w:w="425" w:type="dxa"/>
            <w:gridSpan w:val="4"/>
          </w:tcPr>
          <w:p w14:paraId="1706AA3E" w14:textId="207669E3" w:rsidR="00E12606" w:rsidRPr="001425D9" w:rsidRDefault="00E12606" w:rsidP="00343CCC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x</w:t>
            </w:r>
          </w:p>
        </w:tc>
      </w:tr>
      <w:tr w:rsidR="00E12606" w:rsidRPr="008F0B00" w14:paraId="3076D371" w14:textId="4085E28D" w:rsidTr="009A2E13">
        <w:trPr>
          <w:gridAfter w:val="2"/>
          <w:wAfter w:w="210" w:type="dxa"/>
          <w:trHeight w:val="164"/>
        </w:trPr>
        <w:tc>
          <w:tcPr>
            <w:tcW w:w="2088" w:type="dxa"/>
          </w:tcPr>
          <w:p w14:paraId="64266C1E" w14:textId="2B91E210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atency</w:t>
            </w:r>
          </w:p>
        </w:tc>
        <w:tc>
          <w:tcPr>
            <w:tcW w:w="2790" w:type="dxa"/>
            <w:gridSpan w:val="2"/>
          </w:tcPr>
          <w:p w14:paraId="3A550971" w14:textId="13315746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How long has it been since the patient contacted the physiotherapist</w:t>
            </w:r>
          </w:p>
        </w:tc>
        <w:tc>
          <w:tcPr>
            <w:tcW w:w="1071" w:type="dxa"/>
          </w:tcPr>
          <w:p w14:paraId="10A48407" w14:textId="52903067" w:rsidR="00E12606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7</w:t>
            </w:r>
          </w:p>
        </w:tc>
        <w:tc>
          <w:tcPr>
            <w:tcW w:w="3686" w:type="dxa"/>
            <w:gridSpan w:val="3"/>
          </w:tcPr>
          <w:p w14:paraId="4E79F13A" w14:textId="6591422C" w:rsidR="00E12606" w:rsidRPr="00294607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1= </w:t>
            </w:r>
            <w:r w:rsidRPr="00294607">
              <w:rPr>
                <w:sz w:val="20"/>
                <w:szCs w:val="20"/>
                <w:lang w:val="en-US"/>
              </w:rPr>
              <w:t>&lt;1w</w:t>
            </w:r>
          </w:p>
          <w:p w14:paraId="5A6676C8" w14:textId="29B9DC33" w:rsidR="00E12606" w:rsidRPr="00294607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2= </w:t>
            </w:r>
            <w:r w:rsidRPr="00294607">
              <w:rPr>
                <w:sz w:val="20"/>
                <w:szCs w:val="20"/>
                <w:lang w:val="en-US"/>
              </w:rPr>
              <w:t>1-2w</w:t>
            </w:r>
          </w:p>
          <w:p w14:paraId="247C481F" w14:textId="6BEF8BAC" w:rsidR="00E12606" w:rsidRPr="00294607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3= </w:t>
            </w:r>
            <w:r w:rsidRPr="00294607">
              <w:rPr>
                <w:sz w:val="20"/>
                <w:szCs w:val="20"/>
                <w:lang w:val="en-US"/>
              </w:rPr>
              <w:t>2-4w</w:t>
            </w:r>
          </w:p>
          <w:p w14:paraId="41B65D9E" w14:textId="5566DD75" w:rsidR="00E12606" w:rsidRPr="00294607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4= </w:t>
            </w:r>
            <w:r w:rsidRPr="00294607">
              <w:rPr>
                <w:sz w:val="20"/>
                <w:szCs w:val="20"/>
                <w:lang w:val="en-US"/>
              </w:rPr>
              <w:t>4w-3m</w:t>
            </w:r>
          </w:p>
          <w:p w14:paraId="0518B0F6" w14:textId="46DA2904" w:rsidR="00E12606" w:rsidRPr="00294607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5= </w:t>
            </w:r>
            <w:r w:rsidRPr="00294607">
              <w:rPr>
                <w:sz w:val="20"/>
                <w:szCs w:val="20"/>
                <w:lang w:val="en-US"/>
              </w:rPr>
              <w:t>3-6m</w:t>
            </w:r>
          </w:p>
          <w:p w14:paraId="6ADE44D4" w14:textId="4716EAB9" w:rsidR="00E12606" w:rsidRPr="00294607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6= </w:t>
            </w:r>
            <w:r w:rsidRPr="00294607">
              <w:rPr>
                <w:sz w:val="20"/>
                <w:szCs w:val="20"/>
                <w:lang w:val="en-US"/>
              </w:rPr>
              <w:t>6-12m</w:t>
            </w:r>
          </w:p>
          <w:p w14:paraId="6723EC79" w14:textId="04AB4286" w:rsidR="00E12606" w:rsidRPr="00294607" w:rsidRDefault="00E12606" w:rsidP="00C03D97">
            <w:pPr>
              <w:rPr>
                <w:b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7= </w:t>
            </w:r>
            <w:r w:rsidRPr="00294607">
              <w:rPr>
                <w:sz w:val="20"/>
                <w:szCs w:val="20"/>
                <w:lang w:val="en-US"/>
              </w:rPr>
              <w:t xml:space="preserve">&gt;1 year  </w:t>
            </w:r>
          </w:p>
        </w:tc>
        <w:tc>
          <w:tcPr>
            <w:tcW w:w="1272" w:type="dxa"/>
            <w:gridSpan w:val="3"/>
          </w:tcPr>
          <w:p w14:paraId="4C97D70D" w14:textId="6494D532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O</w:t>
            </w:r>
          </w:p>
        </w:tc>
        <w:tc>
          <w:tcPr>
            <w:tcW w:w="425" w:type="dxa"/>
            <w:gridSpan w:val="3"/>
          </w:tcPr>
          <w:p w14:paraId="4BED1565" w14:textId="3C7AE998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615AB01C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6F231C01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30F6398A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2BADF577" w14:textId="413C9356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310EA393" w14:textId="7DD53C05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3C103224" w14:textId="237A20D1" w:rsidR="00E12606" w:rsidRPr="001425D9" w:rsidRDefault="00E12606" w:rsidP="00343CCC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28522277" w14:textId="5164B5D4" w:rsidR="00E12606" w:rsidRPr="001425D9" w:rsidRDefault="00E12606" w:rsidP="00343CCC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6B5105D9" w14:textId="61E468EF" w:rsidR="00E12606" w:rsidRPr="001425D9" w:rsidRDefault="00E12606" w:rsidP="00343CCC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</w:tr>
      <w:tr w:rsidR="00E12606" w:rsidRPr="008F0B00" w14:paraId="406038AD" w14:textId="1E5A52BD" w:rsidTr="009A2E13">
        <w:trPr>
          <w:gridAfter w:val="2"/>
          <w:wAfter w:w="210" w:type="dxa"/>
          <w:trHeight w:val="1982"/>
        </w:trPr>
        <w:tc>
          <w:tcPr>
            <w:tcW w:w="2088" w:type="dxa"/>
          </w:tcPr>
          <w:p w14:paraId="59BFB654" w14:textId="5E6B0417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priokey</w:t>
            </w:r>
            <w:proofErr w:type="spellEnd"/>
          </w:p>
        </w:tc>
        <w:tc>
          <w:tcPr>
            <w:tcW w:w="2790" w:type="dxa"/>
            <w:gridSpan w:val="2"/>
          </w:tcPr>
          <w:p w14:paraId="2D9AE42C" w14:textId="6621EBB0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 xml:space="preserve">The </w:t>
            </w:r>
            <w:proofErr w:type="spellStart"/>
            <w:r w:rsidRPr="008F0B00">
              <w:rPr>
                <w:sz w:val="20"/>
                <w:szCs w:val="20"/>
                <w:lang w:val="en-US"/>
              </w:rPr>
              <w:t>physiotherapists’s</w:t>
            </w:r>
            <w:proofErr w:type="spellEnd"/>
            <w:r w:rsidRPr="008F0B00">
              <w:rPr>
                <w:sz w:val="20"/>
                <w:szCs w:val="20"/>
                <w:lang w:val="en-US"/>
              </w:rPr>
              <w:t xml:space="preserve"> prioritization</w:t>
            </w:r>
          </w:p>
        </w:tc>
        <w:tc>
          <w:tcPr>
            <w:tcW w:w="1071" w:type="dxa"/>
          </w:tcPr>
          <w:p w14:paraId="7ECC9739" w14:textId="2254ADDA" w:rsidR="00E12606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4</w:t>
            </w:r>
          </w:p>
        </w:tc>
        <w:tc>
          <w:tcPr>
            <w:tcW w:w="3686" w:type="dxa"/>
            <w:gridSpan w:val="3"/>
          </w:tcPr>
          <w:p w14:paraId="180E22EA" w14:textId="1269C58E" w:rsidR="00E12606" w:rsidRPr="00294607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</w:t>
            </w:r>
            <w:r w:rsidRPr="00294607">
              <w:rPr>
                <w:sz w:val="20"/>
                <w:szCs w:val="20"/>
                <w:lang w:val="en-US"/>
              </w:rPr>
              <w:t xml:space="preserve"> Quick start of intervention is essential and waiting time will lead to negative consequences.</w:t>
            </w:r>
          </w:p>
          <w:p w14:paraId="715E34A9" w14:textId="4A3D35CA" w:rsidR="00E12606" w:rsidRPr="00294607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=</w:t>
            </w:r>
            <w:r w:rsidRPr="00294607">
              <w:rPr>
                <w:sz w:val="20"/>
                <w:szCs w:val="20"/>
                <w:lang w:val="en-US"/>
              </w:rPr>
              <w:t xml:space="preserve"> Good treatment outcome is associated with early intervention</w:t>
            </w:r>
          </w:p>
          <w:p w14:paraId="46172670" w14:textId="2B6F54FD" w:rsidR="00E12606" w:rsidRPr="00294607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=</w:t>
            </w:r>
            <w:r w:rsidRPr="00294607">
              <w:rPr>
                <w:sz w:val="20"/>
                <w:szCs w:val="20"/>
                <w:lang w:val="en-US"/>
              </w:rPr>
              <w:t xml:space="preserve"> Intervention is expected to have good effect, but start of treatment can wait up to 1 month.</w:t>
            </w:r>
          </w:p>
          <w:p w14:paraId="2768ED61" w14:textId="56A94468" w:rsidR="00E12606" w:rsidRPr="00294607" w:rsidRDefault="00E12606" w:rsidP="0029460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=</w:t>
            </w:r>
            <w:r w:rsidRPr="00294607">
              <w:rPr>
                <w:sz w:val="20"/>
                <w:szCs w:val="20"/>
                <w:lang w:val="en-US"/>
              </w:rPr>
              <w:t xml:space="preserve"> Intervention is expedient for maintenance and improvement of activities of daily living, but start of intervention can wait without any significant consequences.  </w:t>
            </w:r>
          </w:p>
        </w:tc>
        <w:tc>
          <w:tcPr>
            <w:tcW w:w="1272" w:type="dxa"/>
            <w:gridSpan w:val="3"/>
          </w:tcPr>
          <w:p w14:paraId="45BAC822" w14:textId="73AA92B2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O</w:t>
            </w:r>
          </w:p>
        </w:tc>
        <w:tc>
          <w:tcPr>
            <w:tcW w:w="425" w:type="dxa"/>
            <w:gridSpan w:val="3"/>
          </w:tcPr>
          <w:p w14:paraId="119023F5" w14:textId="72FA0B5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61C02A78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242A2DD7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012D4855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07A57437" w14:textId="41A27C8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2AC29566" w14:textId="786C90F6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12D68356" w14:textId="69C530AE" w:rsidR="00E12606" w:rsidRPr="001425D9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28509C8E" w14:textId="4CE96D02" w:rsidR="00E12606" w:rsidRPr="001425D9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0A24EEB6" w14:textId="3207D1D9" w:rsidR="00E12606" w:rsidRPr="001425D9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</w:tr>
      <w:tr w:rsidR="00E12606" w:rsidRPr="008F0B00" w14:paraId="0A695CB5" w14:textId="3DF97703" w:rsidTr="009A2E13">
        <w:trPr>
          <w:gridAfter w:val="2"/>
          <w:wAfter w:w="210" w:type="dxa"/>
          <w:trHeight w:val="3050"/>
        </w:trPr>
        <w:tc>
          <w:tcPr>
            <w:tcW w:w="2088" w:type="dxa"/>
          </w:tcPr>
          <w:p w14:paraId="4C19455F" w14:textId="56735DB6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lastRenderedPageBreak/>
              <w:t>comob</w:t>
            </w:r>
            <w:proofErr w:type="spellEnd"/>
            <w:r>
              <w:rPr>
                <w:sz w:val="20"/>
                <w:szCs w:val="20"/>
                <w:lang w:val="en-US"/>
              </w:rPr>
              <w:t>_*</w:t>
            </w:r>
          </w:p>
        </w:tc>
        <w:tc>
          <w:tcPr>
            <w:tcW w:w="2790" w:type="dxa"/>
            <w:gridSpan w:val="2"/>
          </w:tcPr>
          <w:p w14:paraId="5C31A244" w14:textId="5BAC6A78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Specify diagnosis</w:t>
            </w:r>
            <w:r>
              <w:rPr>
                <w:sz w:val="20"/>
                <w:szCs w:val="20"/>
                <w:lang w:val="en-US"/>
              </w:rPr>
              <w:t xml:space="preserve"> of comorbidity</w:t>
            </w:r>
          </w:p>
          <w:p w14:paraId="00872050" w14:textId="6D5B21EE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 xml:space="preserve"> (multiple choice) </w:t>
            </w:r>
          </w:p>
        </w:tc>
        <w:tc>
          <w:tcPr>
            <w:tcW w:w="1071" w:type="dxa"/>
          </w:tcPr>
          <w:p w14:paraId="033BA845" w14:textId="77777777" w:rsidR="00E12606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</w:t>
            </w:r>
          </w:p>
          <w:p w14:paraId="66C1F738" w14:textId="75109131" w:rsidR="00E12606" w:rsidRDefault="00E12606" w:rsidP="00C03D97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3686" w:type="dxa"/>
            <w:gridSpan w:val="3"/>
          </w:tcPr>
          <w:p w14:paraId="72315B62" w14:textId="09D26038" w:rsidR="00E12606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coring 1=patient has scored</w:t>
            </w:r>
          </w:p>
          <w:p w14:paraId="535B2F24" w14:textId="7FF33257" w:rsidR="00E12606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issing= patient has not scored</w:t>
            </w:r>
          </w:p>
          <w:p w14:paraId="25EBD15D" w14:textId="2CE54268" w:rsidR="00E12606" w:rsidRDefault="00E12606" w:rsidP="00C03D97">
            <w:pPr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comob_psycho</w:t>
            </w:r>
            <w:proofErr w:type="spellEnd"/>
            <w:r w:rsidRPr="008F0B00">
              <w:rPr>
                <w:sz w:val="20"/>
                <w:szCs w:val="20"/>
                <w:lang w:val="en-US"/>
              </w:rPr>
              <w:t xml:space="preserve"> </w:t>
            </w:r>
          </w:p>
          <w:p w14:paraId="62CBB13A" w14:textId="77777777" w:rsidR="00E12606" w:rsidRDefault="00E12606" w:rsidP="00C03D97">
            <w:pPr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comob_arthrosis</w:t>
            </w:r>
            <w:proofErr w:type="spellEnd"/>
          </w:p>
          <w:p w14:paraId="2B2D485F" w14:textId="6DDA5CBA" w:rsidR="00E12606" w:rsidRDefault="00E12606" w:rsidP="00C03D97">
            <w:pPr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comob_rheumatism</w:t>
            </w:r>
            <w:proofErr w:type="spellEnd"/>
          </w:p>
          <w:p w14:paraId="6D244913" w14:textId="4A2F9A8E" w:rsidR="00E12606" w:rsidRDefault="00E12606" w:rsidP="00C03D97">
            <w:pPr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comob_headache</w:t>
            </w:r>
            <w:proofErr w:type="spellEnd"/>
          </w:p>
          <w:p w14:paraId="1F491992" w14:textId="55629A09" w:rsidR="00E12606" w:rsidRDefault="00E12606" w:rsidP="00C03D97">
            <w:pPr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comob_dizziness</w:t>
            </w:r>
            <w:proofErr w:type="spellEnd"/>
          </w:p>
          <w:p w14:paraId="42BC288E" w14:textId="7B91022C" w:rsidR="00E12606" w:rsidRDefault="00E12606" w:rsidP="00C03D97">
            <w:pPr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comob_neuro</w:t>
            </w:r>
            <w:proofErr w:type="spellEnd"/>
          </w:p>
          <w:p w14:paraId="050D5749" w14:textId="0A91E7B1" w:rsidR="00E12606" w:rsidRDefault="00E12606" w:rsidP="00C03D97">
            <w:pPr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comob_cardio</w:t>
            </w:r>
            <w:proofErr w:type="spellEnd"/>
          </w:p>
          <w:p w14:paraId="1A72327E" w14:textId="1E22C0C5" w:rsidR="00E12606" w:rsidRDefault="00E12606" w:rsidP="00C03D97">
            <w:pPr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comob_other</w:t>
            </w:r>
            <w:proofErr w:type="spellEnd"/>
          </w:p>
          <w:p w14:paraId="22438562" w14:textId="469C9E71" w:rsidR="00E12606" w:rsidRDefault="00E12606" w:rsidP="00E12606">
            <w:pPr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comob_otherspec</w:t>
            </w:r>
            <w:proofErr w:type="spellEnd"/>
          </w:p>
          <w:p w14:paraId="364A0628" w14:textId="3C2736CF" w:rsidR="00E12606" w:rsidRDefault="00E12606" w:rsidP="00C03D97">
            <w:pPr>
              <w:rPr>
                <w:b/>
                <w:sz w:val="20"/>
                <w:szCs w:val="20"/>
                <w:lang w:val="en-US"/>
              </w:rPr>
            </w:pPr>
          </w:p>
          <w:p w14:paraId="476E7A57" w14:textId="77777777" w:rsidR="00E12606" w:rsidRPr="008F0B00" w:rsidRDefault="00E12606" w:rsidP="00C03D97">
            <w:pPr>
              <w:rPr>
                <w:b/>
                <w:sz w:val="20"/>
                <w:szCs w:val="20"/>
                <w:lang w:val="en-US"/>
              </w:rPr>
            </w:pPr>
          </w:p>
          <w:p w14:paraId="0AB1F33C" w14:textId="3B5AF31C" w:rsidR="00E12606" w:rsidRDefault="00E12606" w:rsidP="00202367">
            <w:pPr>
              <w:rPr>
                <w:b/>
                <w:sz w:val="20"/>
                <w:szCs w:val="20"/>
                <w:lang w:val="en-US"/>
              </w:rPr>
            </w:pPr>
          </w:p>
          <w:p w14:paraId="117C82DE" w14:textId="0C008318" w:rsidR="00E12606" w:rsidRPr="008F0B00" w:rsidRDefault="00E12606" w:rsidP="00202367">
            <w:pPr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1272" w:type="dxa"/>
            <w:gridSpan w:val="3"/>
          </w:tcPr>
          <w:p w14:paraId="1430317B" w14:textId="77777777" w:rsidR="00E12606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  <w:p w14:paraId="5D0513D1" w14:textId="77777777" w:rsidR="00E12606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  <w:p w14:paraId="19A38F2F" w14:textId="5054B734" w:rsidR="00E12606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b/>
                <w:sz w:val="20"/>
                <w:szCs w:val="20"/>
                <w:lang w:val="en-US"/>
              </w:rPr>
              <w:t>Ca</w:t>
            </w:r>
          </w:p>
          <w:p w14:paraId="7C237EBD" w14:textId="77777777" w:rsidR="00E12606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  <w:p w14:paraId="674ACF14" w14:textId="77777777" w:rsidR="00E12606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  <w:p w14:paraId="01C4DAD6" w14:textId="77777777" w:rsidR="00E12606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  <w:p w14:paraId="1CA5FF50" w14:textId="77777777" w:rsidR="00E12606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  <w:p w14:paraId="05905C96" w14:textId="77777777" w:rsidR="00E12606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  <w:p w14:paraId="7DAF5AB1" w14:textId="77777777" w:rsidR="00E12606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  <w:p w14:paraId="2AC22396" w14:textId="77777777" w:rsidR="00E12606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  <w:p w14:paraId="52789D57" w14:textId="38F01DF0" w:rsidR="00E12606" w:rsidRPr="008F0B00" w:rsidRDefault="00E12606" w:rsidP="00E12606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S</w:t>
            </w:r>
          </w:p>
        </w:tc>
        <w:tc>
          <w:tcPr>
            <w:tcW w:w="425" w:type="dxa"/>
            <w:gridSpan w:val="3"/>
          </w:tcPr>
          <w:p w14:paraId="18962217" w14:textId="59D09B9B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52A67A23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57A869E1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72F2BC6B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759E2DAA" w14:textId="1C87961A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5AEF4586" w14:textId="7355C5B1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3CBB5EA5" w14:textId="6DBE3B79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23ED2104" w14:textId="35FC8C5D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26578ED3" w14:textId="34A1ABEB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</w:tr>
      <w:tr w:rsidR="00E12606" w:rsidRPr="008F0B00" w14:paraId="475E59D3" w14:textId="080EFB3D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62201FF4" w14:textId="0A0A8F90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height</w:t>
            </w:r>
          </w:p>
        </w:tc>
        <w:tc>
          <w:tcPr>
            <w:tcW w:w="2790" w:type="dxa"/>
            <w:gridSpan w:val="2"/>
          </w:tcPr>
          <w:p w14:paraId="0576AF5B" w14:textId="6FA8362E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Height in centimeters (cm)</w:t>
            </w:r>
          </w:p>
        </w:tc>
        <w:tc>
          <w:tcPr>
            <w:tcW w:w="1071" w:type="dxa"/>
          </w:tcPr>
          <w:p w14:paraId="4590DBA2" w14:textId="2D484647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00-240</w:t>
            </w:r>
          </w:p>
        </w:tc>
        <w:tc>
          <w:tcPr>
            <w:tcW w:w="3686" w:type="dxa"/>
            <w:gridSpan w:val="3"/>
          </w:tcPr>
          <w:p w14:paraId="3531F620" w14:textId="3A3605FF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Cm</w:t>
            </w:r>
          </w:p>
        </w:tc>
        <w:tc>
          <w:tcPr>
            <w:tcW w:w="1272" w:type="dxa"/>
            <w:gridSpan w:val="3"/>
          </w:tcPr>
          <w:p w14:paraId="58BBE8B7" w14:textId="67893AFE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b/>
                <w:sz w:val="20"/>
                <w:szCs w:val="20"/>
                <w:lang w:val="en-US"/>
              </w:rPr>
              <w:t>C</w:t>
            </w:r>
            <w:r>
              <w:rPr>
                <w:b/>
                <w:sz w:val="20"/>
                <w:szCs w:val="20"/>
                <w:lang w:val="en-US"/>
              </w:rPr>
              <w:t>o</w:t>
            </w:r>
          </w:p>
        </w:tc>
        <w:tc>
          <w:tcPr>
            <w:tcW w:w="425" w:type="dxa"/>
            <w:gridSpan w:val="3"/>
          </w:tcPr>
          <w:p w14:paraId="3BDB8C12" w14:textId="5EF5D890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70997557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4A376C89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4B4BAD31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31402072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0429819F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3336E789" w14:textId="71B1F45F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51E99251" w14:textId="52F8C72A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41C90AAF" w14:textId="2CFD6A6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</w:tr>
      <w:tr w:rsidR="00E12606" w:rsidRPr="008F0B00" w14:paraId="23917684" w14:textId="58ABA5E7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63D3BEF3" w14:textId="566B4629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weight</w:t>
            </w:r>
          </w:p>
        </w:tc>
        <w:tc>
          <w:tcPr>
            <w:tcW w:w="2790" w:type="dxa"/>
            <w:gridSpan w:val="2"/>
          </w:tcPr>
          <w:p w14:paraId="4D516158" w14:textId="37422306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Weight in kilograms (kg)</w:t>
            </w:r>
          </w:p>
        </w:tc>
        <w:tc>
          <w:tcPr>
            <w:tcW w:w="1071" w:type="dxa"/>
          </w:tcPr>
          <w:p w14:paraId="6D9E6430" w14:textId="470D3EAB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0-300</w:t>
            </w:r>
          </w:p>
        </w:tc>
        <w:tc>
          <w:tcPr>
            <w:tcW w:w="3686" w:type="dxa"/>
            <w:gridSpan w:val="3"/>
          </w:tcPr>
          <w:p w14:paraId="46104A7B" w14:textId="6146A114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Kg</w:t>
            </w:r>
          </w:p>
        </w:tc>
        <w:tc>
          <w:tcPr>
            <w:tcW w:w="1272" w:type="dxa"/>
            <w:gridSpan w:val="3"/>
          </w:tcPr>
          <w:p w14:paraId="7A061E88" w14:textId="4B15AA74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b/>
                <w:sz w:val="20"/>
                <w:szCs w:val="20"/>
                <w:lang w:val="en-US"/>
              </w:rPr>
              <w:t>C</w:t>
            </w:r>
            <w:r>
              <w:rPr>
                <w:b/>
                <w:sz w:val="20"/>
                <w:szCs w:val="20"/>
                <w:lang w:val="en-US"/>
              </w:rPr>
              <w:t>o</w:t>
            </w:r>
          </w:p>
        </w:tc>
        <w:tc>
          <w:tcPr>
            <w:tcW w:w="425" w:type="dxa"/>
            <w:gridSpan w:val="3"/>
          </w:tcPr>
          <w:p w14:paraId="57CE3D0B" w14:textId="23745206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1E08AFBB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4E4A5F84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163F28D7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100E8A70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18E1A55C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7DDE818E" w14:textId="137F8399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587C06A6" w14:textId="1DE83583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4C086FF3" w14:textId="7059AD84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</w:tr>
      <w:tr w:rsidR="00E12606" w:rsidRPr="008F0B00" w14:paraId="4B89356C" w14:textId="7ABB9FBB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5BF22DE7" w14:textId="599870E3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</w:t>
            </w:r>
            <w:r w:rsidRPr="008F0B00">
              <w:rPr>
                <w:sz w:val="20"/>
                <w:szCs w:val="20"/>
                <w:lang w:val="en-US"/>
              </w:rPr>
              <w:t>moking</w:t>
            </w:r>
          </w:p>
        </w:tc>
        <w:tc>
          <w:tcPr>
            <w:tcW w:w="2790" w:type="dxa"/>
            <w:gridSpan w:val="2"/>
          </w:tcPr>
          <w:p w14:paraId="74D7CBE2" w14:textId="37754D29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 xml:space="preserve">Smoking? </w:t>
            </w:r>
          </w:p>
        </w:tc>
        <w:tc>
          <w:tcPr>
            <w:tcW w:w="1071" w:type="dxa"/>
          </w:tcPr>
          <w:p w14:paraId="43FAC040" w14:textId="77777777" w:rsidR="00E12606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</w:t>
            </w:r>
          </w:p>
          <w:p w14:paraId="0D92DAAC" w14:textId="18E8B8C8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</w:t>
            </w:r>
          </w:p>
        </w:tc>
        <w:tc>
          <w:tcPr>
            <w:tcW w:w="3686" w:type="dxa"/>
            <w:gridSpan w:val="3"/>
          </w:tcPr>
          <w:p w14:paraId="56F81B9B" w14:textId="7E4A835D" w:rsidR="00E12606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0= </w:t>
            </w:r>
            <w:r w:rsidRPr="008F0B00">
              <w:rPr>
                <w:sz w:val="20"/>
                <w:szCs w:val="20"/>
                <w:lang w:val="en-US"/>
              </w:rPr>
              <w:t>No</w:t>
            </w:r>
            <w:r>
              <w:rPr>
                <w:sz w:val="20"/>
                <w:szCs w:val="20"/>
                <w:lang w:val="en-US"/>
              </w:rPr>
              <w:t xml:space="preserve"> </w:t>
            </w:r>
          </w:p>
          <w:p w14:paraId="59A9D77F" w14:textId="3934666E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</w:t>
            </w:r>
            <w:r w:rsidRPr="008F0B00">
              <w:rPr>
                <w:sz w:val="20"/>
                <w:szCs w:val="20"/>
                <w:lang w:val="en-US"/>
              </w:rPr>
              <w:t>Yes</w:t>
            </w:r>
          </w:p>
          <w:p w14:paraId="15B59C8F" w14:textId="31EF91F9" w:rsidR="00E12606" w:rsidRPr="008F0B00" w:rsidRDefault="00E12606" w:rsidP="00C03D97">
            <w:pPr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1272" w:type="dxa"/>
            <w:gridSpan w:val="3"/>
          </w:tcPr>
          <w:p w14:paraId="7343CC60" w14:textId="5B44B9F9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b/>
                <w:sz w:val="20"/>
                <w:szCs w:val="20"/>
                <w:lang w:val="en-US"/>
              </w:rPr>
              <w:t>Ca</w:t>
            </w:r>
          </w:p>
        </w:tc>
        <w:tc>
          <w:tcPr>
            <w:tcW w:w="425" w:type="dxa"/>
            <w:gridSpan w:val="3"/>
          </w:tcPr>
          <w:p w14:paraId="0B046215" w14:textId="116CAF19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423385FD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4DA803E4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41AA1885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357B863A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5ED925BA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62618A6D" w14:textId="113FB28D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1781CA7A" w14:textId="55A4E27D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0AEBBCB4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</w:tr>
      <w:tr w:rsidR="00E12606" w:rsidRPr="007F2612" w14:paraId="3D49C90D" w14:textId="10B2EAEF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064DC05D" w14:textId="42199F3F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e</w:t>
            </w:r>
            <w:r w:rsidRPr="008F0B00">
              <w:rPr>
                <w:sz w:val="20"/>
                <w:szCs w:val="20"/>
                <w:lang w:val="en-US"/>
              </w:rPr>
              <w:t>ducation</w:t>
            </w:r>
          </w:p>
        </w:tc>
        <w:tc>
          <w:tcPr>
            <w:tcW w:w="2790" w:type="dxa"/>
            <w:gridSpan w:val="2"/>
          </w:tcPr>
          <w:p w14:paraId="1A9F9AF5" w14:textId="77777777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 xml:space="preserve">Highest level of education? </w:t>
            </w:r>
          </w:p>
          <w:p w14:paraId="6FD9697A" w14:textId="25074985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071" w:type="dxa"/>
          </w:tcPr>
          <w:p w14:paraId="66CB54C3" w14:textId="46A1612C" w:rsidR="00E12606" w:rsidRPr="008F0B00" w:rsidRDefault="007F2612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5</w:t>
            </w:r>
          </w:p>
        </w:tc>
        <w:tc>
          <w:tcPr>
            <w:tcW w:w="3686" w:type="dxa"/>
            <w:gridSpan w:val="3"/>
          </w:tcPr>
          <w:p w14:paraId="122BD31B" w14:textId="0534B3F7" w:rsidR="00E12606" w:rsidRPr="008F0B00" w:rsidRDefault="007F2612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1= </w:t>
            </w:r>
            <w:r w:rsidR="00E12606" w:rsidRPr="008F0B00">
              <w:rPr>
                <w:sz w:val="20"/>
                <w:szCs w:val="20"/>
                <w:lang w:val="en-US"/>
              </w:rPr>
              <w:t>Primary school or lower</w:t>
            </w:r>
          </w:p>
          <w:p w14:paraId="364E640A" w14:textId="338D0E72" w:rsidR="00E12606" w:rsidRPr="008F0B00" w:rsidRDefault="007F2612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=</w:t>
            </w:r>
            <w:r w:rsidR="00E12606" w:rsidRPr="008F0B00">
              <w:rPr>
                <w:sz w:val="20"/>
                <w:szCs w:val="20"/>
                <w:lang w:val="en-US"/>
              </w:rPr>
              <w:t xml:space="preserve"> High school</w:t>
            </w:r>
          </w:p>
          <w:p w14:paraId="78609411" w14:textId="05F93A72" w:rsidR="00E12606" w:rsidRPr="008F0B00" w:rsidRDefault="007F2612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3= </w:t>
            </w:r>
            <w:r w:rsidR="00E12606" w:rsidRPr="008F0B00">
              <w:rPr>
                <w:sz w:val="20"/>
                <w:szCs w:val="20"/>
                <w:lang w:val="en-US"/>
              </w:rPr>
              <w:t>Up to 4 years college/university</w:t>
            </w:r>
          </w:p>
          <w:p w14:paraId="75DB6044" w14:textId="77777777" w:rsidR="00E12606" w:rsidRDefault="007F2612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4= </w:t>
            </w:r>
            <w:r w:rsidR="00E12606" w:rsidRPr="008F0B00">
              <w:rPr>
                <w:sz w:val="20"/>
                <w:szCs w:val="20"/>
                <w:lang w:val="en-US"/>
              </w:rPr>
              <w:t>&gt; 4 years college/university</w:t>
            </w:r>
          </w:p>
          <w:p w14:paraId="02B06848" w14:textId="21D28430" w:rsidR="007F2612" w:rsidRPr="008F0B00" w:rsidRDefault="007F2612" w:rsidP="00C03D97">
            <w:pPr>
              <w:rPr>
                <w:b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= Other</w:t>
            </w:r>
          </w:p>
        </w:tc>
        <w:tc>
          <w:tcPr>
            <w:tcW w:w="1272" w:type="dxa"/>
            <w:gridSpan w:val="3"/>
          </w:tcPr>
          <w:p w14:paraId="449D487B" w14:textId="4BC537F6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O</w:t>
            </w:r>
          </w:p>
        </w:tc>
        <w:tc>
          <w:tcPr>
            <w:tcW w:w="425" w:type="dxa"/>
            <w:gridSpan w:val="3"/>
          </w:tcPr>
          <w:p w14:paraId="60F2649C" w14:textId="5C2C700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4E0AA1EB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08F287C5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5B4F4A69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0BE680AE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24E34138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021D5C5F" w14:textId="1A696F84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0AE93619" w14:textId="01C9B4AB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3AEB8660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</w:tr>
      <w:tr w:rsidR="007F2612" w:rsidRPr="008F0B00" w14:paraId="43C4D358" w14:textId="788EE983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054B248C" w14:textId="60799F9D" w:rsidR="007F2612" w:rsidRPr="008F0B00" w:rsidRDefault="007F2612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e</w:t>
            </w:r>
            <w:r w:rsidRPr="008F0B00">
              <w:rPr>
                <w:sz w:val="20"/>
                <w:szCs w:val="20"/>
                <w:lang w:val="en-US"/>
              </w:rPr>
              <w:t>thnicity</w:t>
            </w:r>
          </w:p>
        </w:tc>
        <w:tc>
          <w:tcPr>
            <w:tcW w:w="2790" w:type="dxa"/>
            <w:gridSpan w:val="2"/>
          </w:tcPr>
          <w:p w14:paraId="6DEB6E3B" w14:textId="77777777" w:rsidR="007F2612" w:rsidRPr="008F0B00" w:rsidRDefault="007F2612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Where are you born?</w:t>
            </w:r>
          </w:p>
          <w:p w14:paraId="2EC5BE5E" w14:textId="168108B5" w:rsidR="007F2612" w:rsidRPr="008F0B00" w:rsidRDefault="007F2612" w:rsidP="00C03D97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071" w:type="dxa"/>
          </w:tcPr>
          <w:p w14:paraId="3A117CDD" w14:textId="6BB46539" w:rsidR="007F2612" w:rsidRPr="008F0B00" w:rsidRDefault="007F2612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3</w:t>
            </w:r>
          </w:p>
        </w:tc>
        <w:tc>
          <w:tcPr>
            <w:tcW w:w="3686" w:type="dxa"/>
            <w:gridSpan w:val="3"/>
          </w:tcPr>
          <w:p w14:paraId="397F5631" w14:textId="0407A0EF" w:rsidR="007F2612" w:rsidRPr="007F2612" w:rsidRDefault="007F2612" w:rsidP="00C03D97">
            <w:pPr>
              <w:rPr>
                <w:sz w:val="20"/>
                <w:szCs w:val="20"/>
                <w:lang w:val="en-US"/>
              </w:rPr>
            </w:pPr>
            <w:r w:rsidRPr="007F2612">
              <w:rPr>
                <w:sz w:val="20"/>
                <w:szCs w:val="20"/>
                <w:lang w:val="en-US"/>
              </w:rPr>
              <w:t>1=</w:t>
            </w:r>
            <w:r w:rsidR="00C73F1B">
              <w:rPr>
                <w:sz w:val="20"/>
                <w:szCs w:val="20"/>
                <w:lang w:val="en-US"/>
              </w:rPr>
              <w:t xml:space="preserve"> </w:t>
            </w:r>
            <w:r w:rsidRPr="007F2612">
              <w:rPr>
                <w:sz w:val="20"/>
                <w:szCs w:val="20"/>
                <w:lang w:val="en-US"/>
              </w:rPr>
              <w:t>Norway</w:t>
            </w:r>
          </w:p>
          <w:p w14:paraId="737A93DF" w14:textId="77777777" w:rsidR="007F2612" w:rsidRPr="007F2612" w:rsidRDefault="007F2612" w:rsidP="00C03D97">
            <w:pPr>
              <w:rPr>
                <w:sz w:val="20"/>
                <w:szCs w:val="20"/>
                <w:lang w:val="en-US"/>
              </w:rPr>
            </w:pPr>
            <w:r w:rsidRPr="007F2612">
              <w:rPr>
                <w:sz w:val="20"/>
                <w:szCs w:val="20"/>
                <w:lang w:val="en-US"/>
              </w:rPr>
              <w:t>2= Europe, North America and Oceania</w:t>
            </w:r>
          </w:p>
          <w:p w14:paraId="7324D5C4" w14:textId="402E38EA" w:rsidR="007F2612" w:rsidRPr="007F2612" w:rsidRDefault="007F2612" w:rsidP="007F2612">
            <w:pPr>
              <w:rPr>
                <w:sz w:val="20"/>
                <w:szCs w:val="20"/>
                <w:lang w:val="en-US"/>
              </w:rPr>
            </w:pPr>
            <w:r w:rsidRPr="007F2612">
              <w:rPr>
                <w:sz w:val="20"/>
                <w:szCs w:val="20"/>
                <w:lang w:val="en-US"/>
              </w:rPr>
              <w:t>3= Africa, Asia, South- or Central America</w:t>
            </w:r>
          </w:p>
        </w:tc>
        <w:tc>
          <w:tcPr>
            <w:tcW w:w="1272" w:type="dxa"/>
            <w:gridSpan w:val="3"/>
          </w:tcPr>
          <w:p w14:paraId="6729B431" w14:textId="627CDD1F" w:rsidR="007F2612" w:rsidRPr="008F0B00" w:rsidRDefault="007F2612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b/>
                <w:sz w:val="20"/>
                <w:szCs w:val="20"/>
                <w:lang w:val="en-US"/>
              </w:rPr>
              <w:t>Ca</w:t>
            </w:r>
          </w:p>
        </w:tc>
        <w:tc>
          <w:tcPr>
            <w:tcW w:w="425" w:type="dxa"/>
            <w:gridSpan w:val="3"/>
          </w:tcPr>
          <w:p w14:paraId="45F29C88" w14:textId="34A300B8" w:rsidR="007F2612" w:rsidRPr="008F0B00" w:rsidRDefault="007F2612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076BFA5B" w14:textId="77777777" w:rsidR="007F2612" w:rsidRPr="008F0B00" w:rsidRDefault="007F2612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54702C94" w14:textId="77777777" w:rsidR="007F2612" w:rsidRPr="008F0B00" w:rsidRDefault="007F2612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6E6B1A75" w14:textId="77777777" w:rsidR="007F2612" w:rsidRPr="008F0B00" w:rsidRDefault="007F2612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1DE2DB8A" w14:textId="77777777" w:rsidR="007F2612" w:rsidRPr="008F0B00" w:rsidRDefault="007F2612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230CF94D" w14:textId="77777777" w:rsidR="007F2612" w:rsidRPr="008F0B00" w:rsidRDefault="007F2612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6C9CF406" w14:textId="4640B31D" w:rsidR="007F2612" w:rsidRPr="00EF35AD" w:rsidRDefault="007F2612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6768E1FC" w14:textId="3B2433D5" w:rsidR="007F2612" w:rsidRPr="008F0B00" w:rsidRDefault="007F2612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1DA14239" w14:textId="76E5331D" w:rsidR="007F2612" w:rsidRPr="008F0B00" w:rsidRDefault="007F2612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</w:tr>
      <w:tr w:rsidR="00E12606" w:rsidRPr="008F0B00" w14:paraId="2C26B510" w14:textId="4E765375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7449FE94" w14:textId="00BAC704" w:rsidR="00E12606" w:rsidRPr="008F0B00" w:rsidRDefault="00C73F1B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arital</w:t>
            </w:r>
          </w:p>
        </w:tc>
        <w:tc>
          <w:tcPr>
            <w:tcW w:w="2790" w:type="dxa"/>
            <w:gridSpan w:val="2"/>
          </w:tcPr>
          <w:p w14:paraId="55B8782A" w14:textId="41793AE8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arital</w:t>
            </w:r>
            <w:r w:rsidRPr="008F0B00">
              <w:rPr>
                <w:sz w:val="20"/>
                <w:szCs w:val="20"/>
                <w:lang w:val="en-US"/>
              </w:rPr>
              <w:t xml:space="preserve"> status</w:t>
            </w:r>
          </w:p>
        </w:tc>
        <w:tc>
          <w:tcPr>
            <w:tcW w:w="1071" w:type="dxa"/>
          </w:tcPr>
          <w:p w14:paraId="4E71389D" w14:textId="47895791" w:rsidR="00E12606" w:rsidRPr="008F0B00" w:rsidRDefault="00C73F1B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4</w:t>
            </w:r>
          </w:p>
        </w:tc>
        <w:tc>
          <w:tcPr>
            <w:tcW w:w="3686" w:type="dxa"/>
            <w:gridSpan w:val="3"/>
          </w:tcPr>
          <w:p w14:paraId="316414DA" w14:textId="6515EF49" w:rsidR="00E12606" w:rsidRPr="008F0B00" w:rsidRDefault="00C73F1B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1= </w:t>
            </w:r>
            <w:r w:rsidR="00E12606" w:rsidRPr="008F0B00">
              <w:rPr>
                <w:sz w:val="20"/>
                <w:szCs w:val="20"/>
                <w:lang w:val="en-US"/>
              </w:rPr>
              <w:t>Married/cohabitant</w:t>
            </w:r>
          </w:p>
          <w:p w14:paraId="6780B207" w14:textId="72C82653" w:rsidR="00E12606" w:rsidRPr="008F0B00" w:rsidRDefault="00C73F1B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2= </w:t>
            </w:r>
            <w:r w:rsidR="00E12606" w:rsidRPr="008F0B00">
              <w:rPr>
                <w:sz w:val="20"/>
                <w:szCs w:val="20"/>
                <w:lang w:val="en-US"/>
              </w:rPr>
              <w:t>Divorced</w:t>
            </w:r>
          </w:p>
          <w:p w14:paraId="4F3AB7A5" w14:textId="4AFFFF0E" w:rsidR="00E12606" w:rsidRPr="008F0B00" w:rsidRDefault="00C73F1B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3= </w:t>
            </w:r>
            <w:r w:rsidR="00E12606" w:rsidRPr="008F0B00">
              <w:rPr>
                <w:sz w:val="20"/>
                <w:szCs w:val="20"/>
                <w:lang w:val="en-US"/>
              </w:rPr>
              <w:t>Widow/widower</w:t>
            </w:r>
          </w:p>
          <w:p w14:paraId="20E6BB9A" w14:textId="3A8E7C43" w:rsidR="00E12606" w:rsidRPr="008F0B00" w:rsidRDefault="00C73F1B" w:rsidP="00C03D97">
            <w:pPr>
              <w:rPr>
                <w:b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4= </w:t>
            </w:r>
            <w:r w:rsidR="00E12606" w:rsidRPr="008F0B00">
              <w:rPr>
                <w:sz w:val="20"/>
                <w:szCs w:val="20"/>
                <w:lang w:val="en-US"/>
              </w:rPr>
              <w:t>Single</w:t>
            </w:r>
          </w:p>
        </w:tc>
        <w:tc>
          <w:tcPr>
            <w:tcW w:w="1272" w:type="dxa"/>
            <w:gridSpan w:val="3"/>
          </w:tcPr>
          <w:p w14:paraId="4EB7BC57" w14:textId="4F4073E2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b/>
                <w:sz w:val="20"/>
                <w:szCs w:val="20"/>
                <w:lang w:val="en-US"/>
              </w:rPr>
              <w:t>Ca</w:t>
            </w:r>
          </w:p>
        </w:tc>
        <w:tc>
          <w:tcPr>
            <w:tcW w:w="425" w:type="dxa"/>
            <w:gridSpan w:val="3"/>
          </w:tcPr>
          <w:p w14:paraId="79C134B0" w14:textId="2A2B7FF2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040F3109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55D8EBBA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7DD82704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685DCC98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717EE511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2F64491D" w14:textId="0FDD76D4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7FA6C999" w14:textId="666373BB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2C6C85AC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</w:tr>
      <w:tr w:rsidR="00E12606" w:rsidRPr="008F0B00" w14:paraId="2138013F" w14:textId="5A50ECFA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0348AB83" w14:textId="2E0D4BA9" w:rsidR="00E12606" w:rsidRPr="008F0B00" w:rsidRDefault="00E12606" w:rsidP="005572D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 xml:space="preserve"> </w:t>
            </w:r>
            <w:r w:rsidR="005572D7">
              <w:rPr>
                <w:sz w:val="20"/>
                <w:szCs w:val="20"/>
                <w:lang w:val="en-US"/>
              </w:rPr>
              <w:t>family</w:t>
            </w:r>
          </w:p>
        </w:tc>
        <w:tc>
          <w:tcPr>
            <w:tcW w:w="2790" w:type="dxa"/>
            <w:gridSpan w:val="2"/>
          </w:tcPr>
          <w:p w14:paraId="15E881B5" w14:textId="54FD3620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Living situation</w:t>
            </w:r>
          </w:p>
        </w:tc>
        <w:tc>
          <w:tcPr>
            <w:tcW w:w="1071" w:type="dxa"/>
          </w:tcPr>
          <w:p w14:paraId="320F2686" w14:textId="77777777" w:rsidR="00E12606" w:rsidRDefault="005572D7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</w:t>
            </w:r>
          </w:p>
          <w:p w14:paraId="50D71295" w14:textId="7B04DE30" w:rsidR="005572D7" w:rsidRPr="008F0B00" w:rsidRDefault="005572D7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>2</w:t>
            </w:r>
          </w:p>
        </w:tc>
        <w:tc>
          <w:tcPr>
            <w:tcW w:w="3686" w:type="dxa"/>
            <w:gridSpan w:val="3"/>
          </w:tcPr>
          <w:p w14:paraId="7EF10D39" w14:textId="6E7F0E18" w:rsidR="00E12606" w:rsidRPr="008F0B00" w:rsidRDefault="005572D7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>1= Alone in own home</w:t>
            </w:r>
          </w:p>
          <w:p w14:paraId="020BD6C9" w14:textId="4F440E90" w:rsidR="00E12606" w:rsidRPr="005572D7" w:rsidRDefault="005572D7" w:rsidP="005572D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>2= With others in own home</w:t>
            </w:r>
          </w:p>
        </w:tc>
        <w:tc>
          <w:tcPr>
            <w:tcW w:w="1272" w:type="dxa"/>
            <w:gridSpan w:val="3"/>
          </w:tcPr>
          <w:p w14:paraId="665D510D" w14:textId="40116BAA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b/>
                <w:sz w:val="20"/>
                <w:szCs w:val="20"/>
                <w:lang w:val="en-US"/>
              </w:rPr>
              <w:lastRenderedPageBreak/>
              <w:t>Ca</w:t>
            </w:r>
          </w:p>
        </w:tc>
        <w:tc>
          <w:tcPr>
            <w:tcW w:w="425" w:type="dxa"/>
            <w:gridSpan w:val="3"/>
          </w:tcPr>
          <w:p w14:paraId="42A9D709" w14:textId="24993C13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08AB4BDD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2E8A1DBA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03A32424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6981675A" w14:textId="08B5D49A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13C4AA51" w14:textId="3122ED4E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31BF6E33" w14:textId="2BFF56E2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1DD630C1" w14:textId="75B0154F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6DA01653" w14:textId="77777777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E12606" w:rsidRPr="008F0B00" w14:paraId="07B592B6" w14:textId="31855062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5A362940" w14:textId="37655A2F" w:rsidR="00E12606" w:rsidRPr="008F0B00" w:rsidRDefault="005572D7" w:rsidP="00C03D97">
            <w:pPr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family_child</w:t>
            </w:r>
            <w:proofErr w:type="spellEnd"/>
          </w:p>
        </w:tc>
        <w:tc>
          <w:tcPr>
            <w:tcW w:w="2790" w:type="dxa"/>
            <w:gridSpan w:val="2"/>
          </w:tcPr>
          <w:p w14:paraId="6AD96AC4" w14:textId="297C5216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How many children below 18 years old do you have daily care for?</w:t>
            </w:r>
          </w:p>
        </w:tc>
        <w:tc>
          <w:tcPr>
            <w:tcW w:w="1071" w:type="dxa"/>
          </w:tcPr>
          <w:p w14:paraId="61E7D312" w14:textId="5BC0D87B" w:rsidR="00E12606" w:rsidRPr="008F0B00" w:rsidRDefault="009D7E0D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4</w:t>
            </w:r>
          </w:p>
        </w:tc>
        <w:tc>
          <w:tcPr>
            <w:tcW w:w="3686" w:type="dxa"/>
            <w:gridSpan w:val="3"/>
          </w:tcPr>
          <w:p w14:paraId="79DFBEFD" w14:textId="77777777" w:rsidR="00E12606" w:rsidRDefault="009D7E0D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 1 child</w:t>
            </w:r>
          </w:p>
          <w:p w14:paraId="48E3D7C5" w14:textId="77777777" w:rsidR="009D7E0D" w:rsidRDefault="009D7E0D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= 2 children</w:t>
            </w:r>
          </w:p>
          <w:p w14:paraId="508E0A8E" w14:textId="12CDEA27" w:rsidR="009D7E0D" w:rsidRDefault="009D7E0D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= 3 children</w:t>
            </w:r>
          </w:p>
          <w:p w14:paraId="31E1DE56" w14:textId="6109DF90" w:rsidR="009D7E0D" w:rsidRPr="008F0B00" w:rsidRDefault="009D7E0D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= &gt;3 children</w:t>
            </w:r>
          </w:p>
        </w:tc>
        <w:tc>
          <w:tcPr>
            <w:tcW w:w="1272" w:type="dxa"/>
            <w:gridSpan w:val="3"/>
          </w:tcPr>
          <w:p w14:paraId="411B49E8" w14:textId="11F20B89" w:rsidR="00E12606" w:rsidRPr="008F0B00" w:rsidRDefault="009D7E0D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0</w:t>
            </w:r>
          </w:p>
        </w:tc>
        <w:tc>
          <w:tcPr>
            <w:tcW w:w="425" w:type="dxa"/>
            <w:gridSpan w:val="3"/>
          </w:tcPr>
          <w:p w14:paraId="4EEF19C1" w14:textId="7A68546D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45BBDE19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53444EE1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7E92F9DB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67884AE1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72AD918C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6E96906B" w14:textId="4708F58D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07F328F3" w14:textId="414DEEC9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62699E89" w14:textId="77777777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143FAC" w:rsidRPr="008F0B00" w14:paraId="65DF1733" w14:textId="08F3CCEF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509392C1" w14:textId="4C155E8E" w:rsidR="00143FAC" w:rsidRPr="008F0B00" w:rsidRDefault="00DD3A18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t</w:t>
            </w:r>
            <w:r w:rsidR="00143FAC">
              <w:rPr>
                <w:sz w:val="20"/>
                <w:szCs w:val="20"/>
                <w:lang w:val="en-US"/>
              </w:rPr>
              <w:t>reatment_12m</w:t>
            </w:r>
          </w:p>
        </w:tc>
        <w:tc>
          <w:tcPr>
            <w:tcW w:w="2790" w:type="dxa"/>
            <w:gridSpan w:val="2"/>
          </w:tcPr>
          <w:p w14:paraId="0F1750E0" w14:textId="6AD5156C" w:rsidR="00143FAC" w:rsidRPr="008F0B00" w:rsidRDefault="00143FAC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Have you received treatment for your complaints during the last year?</w:t>
            </w:r>
          </w:p>
          <w:p w14:paraId="4871C9CF" w14:textId="794D53E8" w:rsidR="00143FAC" w:rsidRPr="008F0B00" w:rsidRDefault="00143FAC" w:rsidP="00C03D97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071" w:type="dxa"/>
          </w:tcPr>
          <w:p w14:paraId="33490B69" w14:textId="516D59FD" w:rsidR="00143FAC" w:rsidRPr="008F0B00" w:rsidRDefault="00143FAC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3</w:t>
            </w:r>
          </w:p>
        </w:tc>
        <w:tc>
          <w:tcPr>
            <w:tcW w:w="3686" w:type="dxa"/>
            <w:gridSpan w:val="3"/>
          </w:tcPr>
          <w:p w14:paraId="749347EF" w14:textId="36207B9D" w:rsidR="00143FAC" w:rsidRDefault="00143FAC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</w:t>
            </w:r>
            <w:r w:rsidRPr="00143FAC">
              <w:rPr>
                <w:sz w:val="20"/>
                <w:szCs w:val="20"/>
                <w:lang w:val="en-US"/>
              </w:rPr>
              <w:t>= None treatments last 12 months</w:t>
            </w:r>
          </w:p>
          <w:p w14:paraId="17330550" w14:textId="510C8E7A" w:rsidR="00143FAC" w:rsidRPr="00143FAC" w:rsidRDefault="00143FAC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 1-5 treatments last 12 months</w:t>
            </w:r>
          </w:p>
          <w:p w14:paraId="74E73C35" w14:textId="77777777" w:rsidR="00143FAC" w:rsidRPr="00143FAC" w:rsidRDefault="00143FAC" w:rsidP="00C03D97">
            <w:pPr>
              <w:rPr>
                <w:sz w:val="20"/>
                <w:szCs w:val="20"/>
                <w:lang w:val="en-US"/>
              </w:rPr>
            </w:pPr>
            <w:r w:rsidRPr="00143FAC">
              <w:rPr>
                <w:sz w:val="20"/>
                <w:szCs w:val="20"/>
                <w:lang w:val="en-US"/>
              </w:rPr>
              <w:t>2= 6-10 treatments last 12 months</w:t>
            </w:r>
          </w:p>
          <w:p w14:paraId="5057DFEB" w14:textId="31633D26" w:rsidR="00143FAC" w:rsidRPr="008F0B00" w:rsidRDefault="00143FAC" w:rsidP="00C03D97">
            <w:pPr>
              <w:rPr>
                <w:b/>
                <w:sz w:val="20"/>
                <w:szCs w:val="20"/>
                <w:lang w:val="en-US"/>
              </w:rPr>
            </w:pPr>
            <w:r w:rsidRPr="00143FAC">
              <w:rPr>
                <w:sz w:val="20"/>
                <w:szCs w:val="20"/>
                <w:lang w:val="en-US"/>
              </w:rPr>
              <w:t>3= More than 10 treatments last 12 months</w:t>
            </w:r>
          </w:p>
        </w:tc>
        <w:tc>
          <w:tcPr>
            <w:tcW w:w="1272" w:type="dxa"/>
            <w:gridSpan w:val="3"/>
          </w:tcPr>
          <w:p w14:paraId="56360C6B" w14:textId="532E7FE3" w:rsidR="00143FAC" w:rsidRPr="008F0B00" w:rsidRDefault="00143FAC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b/>
                <w:sz w:val="20"/>
                <w:szCs w:val="20"/>
                <w:lang w:val="en-US"/>
              </w:rPr>
              <w:t>Ca</w:t>
            </w:r>
          </w:p>
        </w:tc>
        <w:tc>
          <w:tcPr>
            <w:tcW w:w="425" w:type="dxa"/>
            <w:gridSpan w:val="3"/>
          </w:tcPr>
          <w:p w14:paraId="72873ABC" w14:textId="745F7DCA" w:rsidR="00143FAC" w:rsidRPr="008F0B00" w:rsidRDefault="00143FAC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48E544A5" w14:textId="77777777" w:rsidR="00143FAC" w:rsidRPr="008F0B00" w:rsidRDefault="00143FAC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1E873BA5" w14:textId="77777777" w:rsidR="00143FAC" w:rsidRPr="008F0B00" w:rsidRDefault="00143FAC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4507EA47" w14:textId="77777777" w:rsidR="00143FAC" w:rsidRPr="008F0B00" w:rsidRDefault="00143FAC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5BB38E9E" w14:textId="77777777" w:rsidR="00143FAC" w:rsidRPr="008F0B00" w:rsidRDefault="00143FAC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127321A9" w14:textId="73116E34" w:rsidR="00143FAC" w:rsidRPr="008F0B00" w:rsidRDefault="00143FAC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2CF54834" w14:textId="4C1489F5" w:rsidR="00143FAC" w:rsidRPr="00EF35AD" w:rsidRDefault="00143FAC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622EBE5C" w14:textId="44AB81DF" w:rsidR="00143FAC" w:rsidRPr="00EF35AD" w:rsidRDefault="00143FAC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0C09942A" w14:textId="10D5A28B" w:rsidR="00143FAC" w:rsidRPr="00EF35AD" w:rsidRDefault="00143FAC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</w:tr>
      <w:tr w:rsidR="00E12606" w:rsidRPr="008F0B00" w14:paraId="5C8DDFED" w14:textId="6685D098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2488F438" w14:textId="12078DBE" w:rsidR="00E12606" w:rsidRPr="008F0B00" w:rsidRDefault="00DD3A18" w:rsidP="00C03D97">
            <w:pPr>
              <w:jc w:val="both"/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t</w:t>
            </w:r>
            <w:r w:rsidR="0055074D">
              <w:rPr>
                <w:sz w:val="20"/>
                <w:szCs w:val="20"/>
                <w:lang w:val="en-US"/>
              </w:rPr>
              <w:t>reat_goal_base</w:t>
            </w:r>
            <w:proofErr w:type="spellEnd"/>
          </w:p>
        </w:tc>
        <w:tc>
          <w:tcPr>
            <w:tcW w:w="2790" w:type="dxa"/>
            <w:gridSpan w:val="2"/>
          </w:tcPr>
          <w:p w14:paraId="350DD6CB" w14:textId="786A5994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Main treatment goal is set in collaboration with the patient. Evaluated at follow up.</w:t>
            </w:r>
          </w:p>
        </w:tc>
        <w:tc>
          <w:tcPr>
            <w:tcW w:w="1071" w:type="dxa"/>
          </w:tcPr>
          <w:p w14:paraId="152087C7" w14:textId="77777777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3686" w:type="dxa"/>
            <w:gridSpan w:val="3"/>
          </w:tcPr>
          <w:p w14:paraId="54F862C5" w14:textId="14477A03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Free text</w:t>
            </w:r>
          </w:p>
        </w:tc>
        <w:tc>
          <w:tcPr>
            <w:tcW w:w="1272" w:type="dxa"/>
            <w:gridSpan w:val="3"/>
          </w:tcPr>
          <w:p w14:paraId="578DFBF2" w14:textId="7D328D75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b/>
                <w:sz w:val="20"/>
                <w:szCs w:val="20"/>
                <w:lang w:val="en-US"/>
              </w:rPr>
              <w:t>S</w:t>
            </w:r>
          </w:p>
        </w:tc>
        <w:tc>
          <w:tcPr>
            <w:tcW w:w="425" w:type="dxa"/>
            <w:gridSpan w:val="3"/>
          </w:tcPr>
          <w:p w14:paraId="68669AF0" w14:textId="418B293A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4352CF8A" w14:textId="386146AF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5AF0BF9E" w14:textId="17F30DCE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60F3EC1C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1AEF5353" w14:textId="3DC92393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6EF60A67" w14:textId="23F69A1C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1C98954A" w14:textId="332CAE14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44EC0A1F" w14:textId="08303F8F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36A0400B" w14:textId="156902D7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</w:tr>
      <w:tr w:rsidR="00E12606" w:rsidRPr="008F0B00" w14:paraId="1290CB64" w14:textId="3CC5C442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31974142" w14:textId="2BFDBF6D" w:rsidR="00E12606" w:rsidRPr="008F0B00" w:rsidRDefault="00DD3A18" w:rsidP="00C03D97">
            <w:pPr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t</w:t>
            </w:r>
            <w:r w:rsidR="0055074D">
              <w:rPr>
                <w:sz w:val="20"/>
                <w:szCs w:val="20"/>
                <w:lang w:val="en-US"/>
              </w:rPr>
              <w:t>reat_base</w:t>
            </w:r>
            <w:proofErr w:type="spellEnd"/>
          </w:p>
        </w:tc>
        <w:tc>
          <w:tcPr>
            <w:tcW w:w="2790" w:type="dxa"/>
            <w:gridSpan w:val="2"/>
          </w:tcPr>
          <w:p w14:paraId="12AF5BA5" w14:textId="35A4642C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Main treatment intervention is set in collaboration with the patient. Evaluated at follow-up.</w:t>
            </w:r>
          </w:p>
        </w:tc>
        <w:tc>
          <w:tcPr>
            <w:tcW w:w="1071" w:type="dxa"/>
          </w:tcPr>
          <w:p w14:paraId="205B3B87" w14:textId="77777777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3686" w:type="dxa"/>
            <w:gridSpan w:val="3"/>
          </w:tcPr>
          <w:p w14:paraId="7AD1473E" w14:textId="1C05AA19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Free text</w:t>
            </w:r>
          </w:p>
        </w:tc>
        <w:tc>
          <w:tcPr>
            <w:tcW w:w="1272" w:type="dxa"/>
            <w:gridSpan w:val="3"/>
          </w:tcPr>
          <w:p w14:paraId="1D490C14" w14:textId="04047492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b/>
                <w:sz w:val="20"/>
                <w:szCs w:val="20"/>
                <w:lang w:val="en-US"/>
              </w:rPr>
              <w:t>S</w:t>
            </w:r>
          </w:p>
        </w:tc>
        <w:tc>
          <w:tcPr>
            <w:tcW w:w="425" w:type="dxa"/>
            <w:gridSpan w:val="3"/>
          </w:tcPr>
          <w:p w14:paraId="24478D6C" w14:textId="5C9CCF0A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68092C7E" w14:textId="3C5DA350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42FCC9D2" w14:textId="12C3C643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76D75447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7303A482" w14:textId="10D70781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6C5B742C" w14:textId="4682F6AB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41BF409E" w14:textId="2EA5291F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5FD655CC" w14:textId="24273450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0A06DECA" w14:textId="5DFDF02B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</w:tr>
      <w:tr w:rsidR="00267372" w:rsidRPr="008F0B00" w14:paraId="4B9B601F" w14:textId="77777777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5AF66F0A" w14:textId="77777777" w:rsidR="00267372" w:rsidRDefault="00267372" w:rsidP="00C03D97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2790" w:type="dxa"/>
            <w:gridSpan w:val="2"/>
          </w:tcPr>
          <w:p w14:paraId="3B0EAB59" w14:textId="77777777" w:rsidR="00267372" w:rsidRPr="008F0B00" w:rsidRDefault="00267372" w:rsidP="00C03D97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071" w:type="dxa"/>
          </w:tcPr>
          <w:p w14:paraId="3CD05192" w14:textId="77777777" w:rsidR="00267372" w:rsidRPr="008F0B00" w:rsidRDefault="00267372" w:rsidP="00C03D97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3686" w:type="dxa"/>
            <w:gridSpan w:val="3"/>
          </w:tcPr>
          <w:p w14:paraId="1ED61885" w14:textId="77777777" w:rsidR="00267372" w:rsidRPr="008F0B00" w:rsidRDefault="00267372" w:rsidP="00C03D97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272" w:type="dxa"/>
            <w:gridSpan w:val="3"/>
          </w:tcPr>
          <w:p w14:paraId="16776EED" w14:textId="77777777" w:rsidR="00267372" w:rsidRPr="008F0B00" w:rsidRDefault="00267372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7EE72DF2" w14:textId="77777777" w:rsidR="00267372" w:rsidRPr="008F0B00" w:rsidRDefault="00267372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05DA916E" w14:textId="77777777" w:rsidR="00267372" w:rsidRPr="008F0B00" w:rsidRDefault="00267372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2D09EDD2" w14:textId="77777777" w:rsidR="00267372" w:rsidRPr="008F0B00" w:rsidRDefault="00267372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70F5685A" w14:textId="77777777" w:rsidR="00267372" w:rsidRPr="008F0B00" w:rsidRDefault="00267372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11B14773" w14:textId="77777777" w:rsidR="00267372" w:rsidRPr="008F0B00" w:rsidRDefault="00267372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590EB8E7" w14:textId="77777777" w:rsidR="00267372" w:rsidRPr="008F0B00" w:rsidRDefault="00267372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24D8639D" w14:textId="77777777" w:rsidR="00267372" w:rsidRDefault="00267372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1C7254E1" w14:textId="77777777" w:rsidR="00267372" w:rsidRDefault="00267372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692F0338" w14:textId="77777777" w:rsidR="00267372" w:rsidRDefault="00267372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9A2E13" w:rsidRPr="008F0B00" w14:paraId="0C660787" w14:textId="449D9172" w:rsidTr="009A2E13">
        <w:trPr>
          <w:gridAfter w:val="1"/>
          <w:wAfter w:w="203" w:type="dxa"/>
          <w:trHeight w:val="156"/>
        </w:trPr>
        <w:tc>
          <w:tcPr>
            <w:tcW w:w="13749" w:type="dxa"/>
            <w:gridSpan w:val="29"/>
            <w:shd w:val="clear" w:color="auto" w:fill="9BBB59" w:themeFill="accent3"/>
          </w:tcPr>
          <w:p w14:paraId="7EFB8D49" w14:textId="67077797" w:rsidR="00B3750C" w:rsidRPr="008F0B00" w:rsidRDefault="00B3750C" w:rsidP="00C03D97">
            <w:pPr>
              <w:rPr>
                <w:b/>
                <w:sz w:val="24"/>
                <w:szCs w:val="24"/>
                <w:lang w:val="en-US"/>
              </w:rPr>
            </w:pPr>
            <w:r w:rsidRPr="008F0B00">
              <w:rPr>
                <w:b/>
                <w:sz w:val="24"/>
                <w:szCs w:val="24"/>
                <w:lang w:val="en-US"/>
              </w:rPr>
              <w:t xml:space="preserve">Disability and function </w:t>
            </w:r>
          </w:p>
        </w:tc>
        <w:tc>
          <w:tcPr>
            <w:tcW w:w="425" w:type="dxa"/>
            <w:gridSpan w:val="4"/>
            <w:shd w:val="clear" w:color="auto" w:fill="9BBB59" w:themeFill="accent3"/>
          </w:tcPr>
          <w:p w14:paraId="73CE6C57" w14:textId="77777777" w:rsidR="00B3750C" w:rsidRPr="008F0B00" w:rsidRDefault="00B3750C" w:rsidP="00C03D97">
            <w:pPr>
              <w:rPr>
                <w:b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gridSpan w:val="4"/>
            <w:shd w:val="clear" w:color="auto" w:fill="9BBB59" w:themeFill="accent3"/>
          </w:tcPr>
          <w:p w14:paraId="55191E79" w14:textId="77777777" w:rsidR="00B3750C" w:rsidRPr="008F0B00" w:rsidRDefault="00B3750C" w:rsidP="00C03D97">
            <w:pPr>
              <w:rPr>
                <w:b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gridSpan w:val="4"/>
            <w:shd w:val="clear" w:color="auto" w:fill="9BBB59" w:themeFill="accent3"/>
          </w:tcPr>
          <w:p w14:paraId="6BE1A6BE" w14:textId="77777777" w:rsidR="00B3750C" w:rsidRPr="008F0B00" w:rsidRDefault="00B3750C" w:rsidP="00C03D97">
            <w:pPr>
              <w:rPr>
                <w:b/>
                <w:sz w:val="24"/>
                <w:szCs w:val="24"/>
                <w:lang w:val="en-US"/>
              </w:rPr>
            </w:pPr>
          </w:p>
        </w:tc>
      </w:tr>
      <w:tr w:rsidR="00E12606" w:rsidRPr="008F0B00" w14:paraId="256EC9D1" w14:textId="4AC6A92E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2FFDF310" w14:textId="53D909FC" w:rsidR="00E12606" w:rsidRPr="008F0B00" w:rsidRDefault="00DD3A18" w:rsidP="00C03D9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activity_1</w:t>
            </w:r>
          </w:p>
        </w:tc>
        <w:tc>
          <w:tcPr>
            <w:tcW w:w="2790" w:type="dxa"/>
            <w:gridSpan w:val="2"/>
          </w:tcPr>
          <w:p w14:paraId="0D0C4055" w14:textId="77777777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 xml:space="preserve">How much reduced is your activities of daily life because of pain or complaints? </w:t>
            </w:r>
          </w:p>
          <w:p w14:paraId="3C627E69" w14:textId="55607D70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071" w:type="dxa"/>
          </w:tcPr>
          <w:p w14:paraId="66BDFDC2" w14:textId="5FE76829" w:rsidR="00E12606" w:rsidRPr="008F0B00" w:rsidRDefault="000A13C1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4</w:t>
            </w:r>
          </w:p>
        </w:tc>
        <w:tc>
          <w:tcPr>
            <w:tcW w:w="3686" w:type="dxa"/>
            <w:gridSpan w:val="3"/>
          </w:tcPr>
          <w:p w14:paraId="465ACEAC" w14:textId="661B6565" w:rsidR="00E12606" w:rsidRPr="008F0B00" w:rsidRDefault="000A13C1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 Very</w:t>
            </w:r>
            <w:r w:rsidR="00E12606" w:rsidRPr="008F0B00">
              <w:rPr>
                <w:sz w:val="20"/>
                <w:szCs w:val="20"/>
                <w:lang w:val="en-US"/>
              </w:rPr>
              <w:t xml:space="preserve"> reduced</w:t>
            </w:r>
          </w:p>
          <w:p w14:paraId="24B7871C" w14:textId="432CF077" w:rsidR="00E12606" w:rsidRPr="008F0B00" w:rsidRDefault="000A13C1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2= </w:t>
            </w:r>
            <w:r w:rsidR="00E12606" w:rsidRPr="008F0B00">
              <w:rPr>
                <w:sz w:val="20"/>
                <w:szCs w:val="20"/>
                <w:lang w:val="en-US"/>
              </w:rPr>
              <w:t>Quite reduced</w:t>
            </w:r>
          </w:p>
          <w:p w14:paraId="16A0674A" w14:textId="5D8D570E" w:rsidR="00E12606" w:rsidRPr="008F0B00" w:rsidRDefault="000A13C1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3= </w:t>
            </w:r>
            <w:r w:rsidR="00E12606" w:rsidRPr="008F0B00">
              <w:rPr>
                <w:sz w:val="20"/>
                <w:szCs w:val="20"/>
                <w:lang w:val="en-US"/>
              </w:rPr>
              <w:t>Slightly reduced</w:t>
            </w:r>
          </w:p>
          <w:p w14:paraId="29985491" w14:textId="1FA40D25" w:rsidR="00E12606" w:rsidRPr="008F0B00" w:rsidRDefault="000A13C1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4= </w:t>
            </w:r>
            <w:r w:rsidR="00E12606" w:rsidRPr="008F0B00">
              <w:rPr>
                <w:sz w:val="20"/>
                <w:szCs w:val="20"/>
                <w:lang w:val="en-US"/>
              </w:rPr>
              <w:t>Not reduced</w:t>
            </w:r>
          </w:p>
        </w:tc>
        <w:tc>
          <w:tcPr>
            <w:tcW w:w="1272" w:type="dxa"/>
            <w:gridSpan w:val="3"/>
          </w:tcPr>
          <w:p w14:paraId="53F11105" w14:textId="3CB9E930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b/>
                <w:sz w:val="20"/>
                <w:szCs w:val="20"/>
                <w:lang w:val="en-US"/>
              </w:rPr>
              <w:t>O</w:t>
            </w:r>
          </w:p>
        </w:tc>
        <w:tc>
          <w:tcPr>
            <w:tcW w:w="425" w:type="dxa"/>
            <w:gridSpan w:val="3"/>
          </w:tcPr>
          <w:p w14:paraId="6226DE8E" w14:textId="5EBBBC04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0834E374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700681E6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44B24D90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075674A4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1AC57D90" w14:textId="7777777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352DE5BF" w14:textId="1FDBF4AF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EF35AD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4B8D4C4A" w14:textId="59098510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EF35AD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425521C0" w14:textId="292AEC9C" w:rsidR="00E12606" w:rsidRPr="00EF35A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EF35AD">
              <w:rPr>
                <w:sz w:val="20"/>
                <w:szCs w:val="20"/>
                <w:lang w:val="en-US"/>
              </w:rPr>
              <w:t>x</w:t>
            </w:r>
          </w:p>
        </w:tc>
      </w:tr>
      <w:tr w:rsidR="00E12606" w:rsidRPr="008F0B00" w14:paraId="39358A07" w14:textId="3FAC907D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359A4F68" w14:textId="49E42381" w:rsidR="00E12606" w:rsidRPr="008F0B00" w:rsidRDefault="0065348E" w:rsidP="00C03D97">
            <w:pPr>
              <w:jc w:val="both"/>
              <w:rPr>
                <w:b/>
                <w:sz w:val="24"/>
                <w:szCs w:val="24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physio_diagnosis</w:t>
            </w:r>
            <w:proofErr w:type="spellEnd"/>
          </w:p>
        </w:tc>
        <w:tc>
          <w:tcPr>
            <w:tcW w:w="2790" w:type="dxa"/>
            <w:gridSpan w:val="2"/>
          </w:tcPr>
          <w:p w14:paraId="7BE5064B" w14:textId="371D90E2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Diagnosis defined by the physiotherapist and not from the referral.</w:t>
            </w:r>
          </w:p>
        </w:tc>
        <w:tc>
          <w:tcPr>
            <w:tcW w:w="1071" w:type="dxa"/>
          </w:tcPr>
          <w:p w14:paraId="2C35F58F" w14:textId="77777777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3686" w:type="dxa"/>
            <w:gridSpan w:val="3"/>
          </w:tcPr>
          <w:p w14:paraId="380180D5" w14:textId="19D56FFD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Free text</w:t>
            </w:r>
          </w:p>
        </w:tc>
        <w:tc>
          <w:tcPr>
            <w:tcW w:w="1272" w:type="dxa"/>
            <w:gridSpan w:val="3"/>
          </w:tcPr>
          <w:p w14:paraId="200173C4" w14:textId="044C0BB1" w:rsidR="00E12606" w:rsidRPr="0043168D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43168D">
              <w:rPr>
                <w:b/>
                <w:sz w:val="20"/>
                <w:szCs w:val="20"/>
                <w:lang w:val="en-US"/>
              </w:rPr>
              <w:t>S</w:t>
            </w:r>
          </w:p>
        </w:tc>
        <w:tc>
          <w:tcPr>
            <w:tcW w:w="425" w:type="dxa"/>
            <w:gridSpan w:val="3"/>
          </w:tcPr>
          <w:p w14:paraId="6D2322C8" w14:textId="0FA1B52D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77FA4EE2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58B13A99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2221DB39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6E61C79A" w14:textId="102B6DE2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1C2F7052" w14:textId="293DD770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1BFF3A42" w14:textId="56949C70" w:rsidR="00E12606" w:rsidRPr="00D52FE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4CE38C31" w14:textId="66D2FB07" w:rsidR="00E12606" w:rsidRPr="00D52FE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5A2FDEF4" w14:textId="1F329466" w:rsidR="00E12606" w:rsidRPr="00D52FE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</w:tr>
      <w:tr w:rsidR="00E12606" w:rsidRPr="008F0B00" w14:paraId="2DDD863C" w14:textId="798924C8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46A98B84" w14:textId="25F8C834" w:rsidR="00E12606" w:rsidRPr="008F0B00" w:rsidRDefault="0065348E" w:rsidP="00C03D9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sfs1_1</w:t>
            </w:r>
          </w:p>
        </w:tc>
        <w:tc>
          <w:tcPr>
            <w:tcW w:w="2790" w:type="dxa"/>
            <w:gridSpan w:val="2"/>
          </w:tcPr>
          <w:p w14:paraId="715A1746" w14:textId="163E8222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Patient-Specific Functional Scale. Patients in collaboration with therapist define 3 activities.</w:t>
            </w:r>
          </w:p>
        </w:tc>
        <w:tc>
          <w:tcPr>
            <w:tcW w:w="1071" w:type="dxa"/>
          </w:tcPr>
          <w:p w14:paraId="607EEC0F" w14:textId="086D9C64" w:rsidR="00E12606" w:rsidRPr="008F0B00" w:rsidRDefault="0065348E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10</w:t>
            </w:r>
          </w:p>
        </w:tc>
        <w:tc>
          <w:tcPr>
            <w:tcW w:w="3686" w:type="dxa"/>
            <w:gridSpan w:val="3"/>
          </w:tcPr>
          <w:p w14:paraId="283BCDD8" w14:textId="2D1A2EB7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NRS: 0-10, where 0= no problem to perform activity and 10= Not able to perform activity)</w:t>
            </w:r>
          </w:p>
        </w:tc>
        <w:tc>
          <w:tcPr>
            <w:tcW w:w="1272" w:type="dxa"/>
            <w:gridSpan w:val="3"/>
          </w:tcPr>
          <w:p w14:paraId="1954A339" w14:textId="666FBD07" w:rsidR="00E12606" w:rsidRPr="0043168D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43168D">
              <w:rPr>
                <w:b/>
                <w:sz w:val="20"/>
                <w:szCs w:val="20"/>
                <w:lang w:val="en-US"/>
              </w:rPr>
              <w:t>C</w:t>
            </w:r>
          </w:p>
        </w:tc>
        <w:tc>
          <w:tcPr>
            <w:tcW w:w="425" w:type="dxa"/>
            <w:gridSpan w:val="3"/>
          </w:tcPr>
          <w:p w14:paraId="5F068DAF" w14:textId="67B3AFE6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19765376" w14:textId="736FFC25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6B6C8405" w14:textId="2A28FF5E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3D11AFD3" w14:textId="01D99098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6A92FCCE" w14:textId="128CC9B9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</w:tcPr>
          <w:p w14:paraId="23F94BCC" w14:textId="6A969679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fldChar w:fldCharType="begin"/>
            </w:r>
            <w:r w:rsidRPr="008F0B00">
              <w:rPr>
                <w:sz w:val="20"/>
                <w:szCs w:val="20"/>
                <w:lang w:val="en-US"/>
              </w:rPr>
              <w:instrText xml:space="preserve"> ADDIN EN.CITE &lt;EndNote&gt;&lt;Cite&gt;&lt;Author&gt;Stratford&lt;/Author&gt;&lt;Year&gt;1995&lt;/Year&gt;&lt;RecNum&gt;1461&lt;/RecNum&gt;&lt;DisplayText&gt;&lt;style face="superscript"&gt;1&lt;/style&gt;&lt;/DisplayText&gt;&lt;record&gt;&lt;rec-number&gt;1461&lt;/rec-number&gt;&lt;foreign-keys&gt;&lt;key app="EN" db-id="ataawp5s45azsgesfdp5ap9mvx9sape2592f" timestamp="1442481554"&gt;1461&lt;/key&gt;&lt;/foreign-keys&gt;&lt;ref-type name="Journal Article"&gt;17&lt;/ref-type&gt;&lt;contributors&gt;&lt;authors&gt;&lt;author&gt;Stratford, P. &lt;/author&gt;&lt;author&gt;Gill, C&lt;/author&gt;&lt;author&gt;Westaway, M. &lt;/author&gt;&lt;author&gt;et al.&lt;/author&gt;&lt;/authors&gt;&lt;/contributors&gt;&lt;titles&gt;&lt;title&gt;Assessing disability and change on individual patients: a report of a patient specific measure&lt;/title&gt;&lt;secondary-title&gt;Physiotherapy Canada&lt;/secondary-title&gt;&lt;/titles&gt;&lt;periodical&gt;&lt;full-title&gt;Physiotherapy Canada&lt;/full-title&gt;&lt;abbr-1&gt;Physiother. Can.&lt;/abbr-1&gt;&lt;abbr-2&gt;Physiother Can&lt;/abbr-2&gt;&lt;/periodical&gt;&lt;pages&gt;258-263&lt;/pages&gt;&lt;volume&gt;47&lt;/volume&gt;&lt;number&gt;4&lt;/number&gt;&lt;dates&gt;&lt;year&gt;1995&lt;/year&gt;&lt;/dates&gt;&lt;urls&gt;&lt;/urls&gt;&lt;/record&gt;&lt;/Cite&gt;&lt;/EndNote&gt;</w:instrText>
            </w:r>
            <w:r w:rsidRPr="008F0B00">
              <w:rPr>
                <w:sz w:val="20"/>
                <w:szCs w:val="20"/>
                <w:lang w:val="en-US"/>
              </w:rPr>
              <w:fldChar w:fldCharType="separate"/>
            </w:r>
            <w:r w:rsidRPr="008F0B00">
              <w:rPr>
                <w:noProof/>
                <w:sz w:val="20"/>
                <w:szCs w:val="20"/>
                <w:vertAlign w:val="superscript"/>
                <w:lang w:val="en-US"/>
              </w:rPr>
              <w:t>1</w:t>
            </w:r>
            <w:r w:rsidRPr="008F0B00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</w:tcPr>
          <w:p w14:paraId="7B699F04" w14:textId="3AF94E5D" w:rsidR="00E12606" w:rsidRPr="00D52FE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40D788FC" w14:textId="09400DA5" w:rsidR="00E12606" w:rsidRPr="00D52FE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1D550D50" w14:textId="79582DD5" w:rsidR="00E12606" w:rsidRPr="00D52FE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</w:tr>
      <w:tr w:rsidR="0065348E" w:rsidRPr="0065348E" w14:paraId="17A05884" w14:textId="77777777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041C4954" w14:textId="3353991A" w:rsidR="0065348E" w:rsidRDefault="0065348E" w:rsidP="00C03D9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sfs1_act_1</w:t>
            </w:r>
          </w:p>
        </w:tc>
        <w:tc>
          <w:tcPr>
            <w:tcW w:w="2790" w:type="dxa"/>
            <w:gridSpan w:val="2"/>
          </w:tcPr>
          <w:p w14:paraId="4C35BBA9" w14:textId="453F8F3B" w:rsidR="0065348E" w:rsidRPr="008F0B00" w:rsidRDefault="0065348E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Patient-Specific Functional Scale</w:t>
            </w:r>
            <w:r>
              <w:rPr>
                <w:sz w:val="20"/>
                <w:szCs w:val="20"/>
                <w:lang w:val="en-US"/>
              </w:rPr>
              <w:t xml:space="preserve"> activity definition</w:t>
            </w:r>
          </w:p>
        </w:tc>
        <w:tc>
          <w:tcPr>
            <w:tcW w:w="1071" w:type="dxa"/>
          </w:tcPr>
          <w:p w14:paraId="446D1950" w14:textId="77777777" w:rsidR="0065348E" w:rsidRDefault="0065348E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3686" w:type="dxa"/>
            <w:gridSpan w:val="3"/>
          </w:tcPr>
          <w:p w14:paraId="2870E084" w14:textId="0812C8C2" w:rsidR="0065348E" w:rsidRPr="008F0B00" w:rsidRDefault="0065348E" w:rsidP="0065348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Free text</w:t>
            </w:r>
          </w:p>
        </w:tc>
        <w:tc>
          <w:tcPr>
            <w:tcW w:w="1272" w:type="dxa"/>
            <w:gridSpan w:val="3"/>
          </w:tcPr>
          <w:p w14:paraId="0D61E240" w14:textId="18004FE7" w:rsidR="0065348E" w:rsidRPr="0043168D" w:rsidRDefault="0065348E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S</w:t>
            </w:r>
          </w:p>
        </w:tc>
        <w:tc>
          <w:tcPr>
            <w:tcW w:w="425" w:type="dxa"/>
            <w:gridSpan w:val="3"/>
          </w:tcPr>
          <w:p w14:paraId="7F3170DC" w14:textId="77777777" w:rsidR="0065348E" w:rsidRPr="008F0B00" w:rsidRDefault="0065348E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26C3B04B" w14:textId="77777777" w:rsidR="0065348E" w:rsidRPr="008F0B00" w:rsidRDefault="0065348E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3C4EF733" w14:textId="77777777" w:rsidR="0065348E" w:rsidRPr="008F0B00" w:rsidRDefault="0065348E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3C6E4415" w14:textId="77777777" w:rsidR="0065348E" w:rsidRPr="008F0B00" w:rsidRDefault="0065348E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6D36AA53" w14:textId="77777777" w:rsidR="0065348E" w:rsidRPr="008F0B00" w:rsidRDefault="0065348E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6531240B" w14:textId="77777777" w:rsidR="0065348E" w:rsidRPr="008F0B00" w:rsidRDefault="0065348E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2940976F" w14:textId="77777777" w:rsidR="0065348E" w:rsidRDefault="0065348E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2DFE4435" w14:textId="77777777" w:rsidR="0065348E" w:rsidRDefault="0065348E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0E8B78A7" w14:textId="77777777" w:rsidR="0065348E" w:rsidRDefault="0065348E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E12606" w:rsidRPr="008F0B00" w14:paraId="3B12B7EB" w14:textId="62EC64E4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3B5BCA88" w14:textId="3CB948D1" w:rsidR="00E12606" w:rsidRDefault="001D3C49" w:rsidP="00C03D9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>eq5d_walk_1</w:t>
            </w:r>
          </w:p>
          <w:p w14:paraId="68140A40" w14:textId="15AABC2C" w:rsidR="001D3C49" w:rsidRDefault="001D3C49" w:rsidP="00C03D9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eq5d_care_1</w:t>
            </w:r>
          </w:p>
          <w:p w14:paraId="51BEF778" w14:textId="71363860" w:rsidR="001D3C49" w:rsidRDefault="001D3C49" w:rsidP="00C03D9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eq5d_adl_1</w:t>
            </w:r>
          </w:p>
          <w:p w14:paraId="52376667" w14:textId="067BB336" w:rsidR="001D3C49" w:rsidRDefault="001D3C49" w:rsidP="00C03D9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eq5d_pain_1</w:t>
            </w:r>
          </w:p>
          <w:p w14:paraId="021D9A4C" w14:textId="0A20714F" w:rsidR="001D3C49" w:rsidRPr="008F0B00" w:rsidRDefault="001D3C49" w:rsidP="00C03D9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eq5d_depr_1</w:t>
            </w:r>
          </w:p>
        </w:tc>
        <w:tc>
          <w:tcPr>
            <w:tcW w:w="2790" w:type="dxa"/>
            <w:gridSpan w:val="2"/>
          </w:tcPr>
          <w:p w14:paraId="44B516F2" w14:textId="429652C5" w:rsidR="00E12606" w:rsidRPr="008F0B00" w:rsidRDefault="00E12606" w:rsidP="00C03D9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 xml:space="preserve">Health related quality of life. Consists of 5 items related to mobility, self- care, usual activities, pain, anxiety/depression. </w:t>
            </w:r>
          </w:p>
        </w:tc>
        <w:tc>
          <w:tcPr>
            <w:tcW w:w="1071" w:type="dxa"/>
          </w:tcPr>
          <w:p w14:paraId="3B4F70FC" w14:textId="20449906" w:rsidR="00E12606" w:rsidRPr="008F0B00" w:rsidRDefault="001D3C49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1-5 </w:t>
            </w:r>
          </w:p>
        </w:tc>
        <w:tc>
          <w:tcPr>
            <w:tcW w:w="3686" w:type="dxa"/>
            <w:gridSpan w:val="3"/>
          </w:tcPr>
          <w:p w14:paraId="723E2ABD" w14:textId="381AB916" w:rsidR="00E12606" w:rsidRPr="008F0B00" w:rsidRDefault="001D3C49" w:rsidP="00C03D9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ee labels in the dataset for each of the 5 variables</w:t>
            </w:r>
            <w:r w:rsidR="00E12606" w:rsidRPr="008F0B00">
              <w:rPr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272" w:type="dxa"/>
            <w:gridSpan w:val="3"/>
          </w:tcPr>
          <w:p w14:paraId="55FA89EC" w14:textId="0301C221" w:rsidR="00E12606" w:rsidRPr="0043168D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43168D">
              <w:rPr>
                <w:b/>
                <w:sz w:val="20"/>
                <w:szCs w:val="20"/>
                <w:lang w:val="en-US"/>
              </w:rPr>
              <w:t>O</w:t>
            </w:r>
          </w:p>
        </w:tc>
        <w:tc>
          <w:tcPr>
            <w:tcW w:w="425" w:type="dxa"/>
            <w:gridSpan w:val="3"/>
          </w:tcPr>
          <w:p w14:paraId="078A06EB" w14:textId="5AF35D12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5538133A" w14:textId="77777777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63467834" w14:textId="333E9C96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217E3E75" w14:textId="60C684CE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032EC0A3" w14:textId="002EE2BC" w:rsidR="00E12606" w:rsidRPr="008F0B00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</w:tcPr>
          <w:p w14:paraId="33A0CE2F" w14:textId="642C4962" w:rsidR="00E12606" w:rsidRPr="008F0B00" w:rsidRDefault="00E12606" w:rsidP="00C03D97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Tb2xiZXJnPC9BdXRob3I+PFllYXI+MjAwNTwvWWVhcj48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</w:fldData>
              </w:fldChar>
            </w:r>
            <w:r w:rsidRPr="008F0B00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Pr="008F0B00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Tb2xiZXJnPC9BdXRob3I+PFllYXI+MjAwNTwvWWVhcj48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</w:fldData>
              </w:fldChar>
            </w:r>
            <w:r w:rsidRPr="008F0B00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Pr="008F0B00">
              <w:rPr>
                <w:sz w:val="20"/>
                <w:szCs w:val="20"/>
                <w:lang w:val="en-US"/>
              </w:rPr>
            </w:r>
            <w:r w:rsidRPr="008F0B00">
              <w:rPr>
                <w:sz w:val="20"/>
                <w:szCs w:val="20"/>
                <w:lang w:val="en-US"/>
              </w:rPr>
              <w:fldChar w:fldCharType="end"/>
            </w:r>
            <w:r w:rsidRPr="008F0B00">
              <w:rPr>
                <w:sz w:val="20"/>
                <w:szCs w:val="20"/>
                <w:lang w:val="en-US"/>
              </w:rPr>
            </w:r>
            <w:r w:rsidRPr="008F0B00">
              <w:rPr>
                <w:sz w:val="20"/>
                <w:szCs w:val="20"/>
                <w:lang w:val="en-US"/>
              </w:rPr>
              <w:fldChar w:fldCharType="separate"/>
            </w:r>
            <w:r w:rsidRPr="008F0B00">
              <w:rPr>
                <w:noProof/>
                <w:sz w:val="20"/>
                <w:szCs w:val="20"/>
                <w:vertAlign w:val="superscript"/>
                <w:lang w:val="en-US"/>
              </w:rPr>
              <w:t>2</w:t>
            </w:r>
            <w:r w:rsidRPr="008F0B00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</w:tcPr>
          <w:p w14:paraId="75F22134" w14:textId="3EFC4BDD" w:rsidR="00E12606" w:rsidRPr="00D52FE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7FE19EF8" w14:textId="2F7B7AB8" w:rsidR="00E12606" w:rsidRPr="00D52FE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21E76CD3" w14:textId="77777777" w:rsidR="00E12606" w:rsidRPr="00D52FED" w:rsidRDefault="00E12606" w:rsidP="00C03D97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1D3C49" w:rsidRPr="00ED36AE" w14:paraId="34941739" w14:textId="77777777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13E314C7" w14:textId="7C8B485C" w:rsidR="001D3C49" w:rsidRPr="0043168D" w:rsidRDefault="001D3C49" w:rsidP="0043168D">
            <w:pPr>
              <w:rPr>
                <w:sz w:val="20"/>
                <w:szCs w:val="24"/>
                <w:lang w:val="en-US"/>
              </w:rPr>
            </w:pPr>
            <w:r>
              <w:rPr>
                <w:sz w:val="20"/>
                <w:szCs w:val="24"/>
                <w:lang w:val="en-US"/>
              </w:rPr>
              <w:t>pai_group_1</w:t>
            </w:r>
          </w:p>
        </w:tc>
        <w:tc>
          <w:tcPr>
            <w:tcW w:w="2790" w:type="dxa"/>
            <w:gridSpan w:val="2"/>
          </w:tcPr>
          <w:p w14:paraId="09A0DF80" w14:textId="300F5215" w:rsidR="001D3C49" w:rsidRPr="008F0B00" w:rsidRDefault="00ED36AE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hysical activity level defined as 3 groups</w:t>
            </w:r>
          </w:p>
        </w:tc>
        <w:tc>
          <w:tcPr>
            <w:tcW w:w="1071" w:type="dxa"/>
          </w:tcPr>
          <w:p w14:paraId="7BAAF6BB" w14:textId="1A3CF50D" w:rsidR="001D3C49" w:rsidRPr="008F0B00" w:rsidRDefault="00ED36AE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3</w:t>
            </w:r>
          </w:p>
        </w:tc>
        <w:tc>
          <w:tcPr>
            <w:tcW w:w="3686" w:type="dxa"/>
            <w:gridSpan w:val="3"/>
          </w:tcPr>
          <w:p w14:paraId="30F4F2D2" w14:textId="77777777" w:rsidR="001D3C49" w:rsidRDefault="00ED36AE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 Inactive</w:t>
            </w:r>
          </w:p>
          <w:p w14:paraId="017E2808" w14:textId="77777777" w:rsidR="00ED36AE" w:rsidRDefault="00ED36AE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=Medium</w:t>
            </w:r>
          </w:p>
          <w:p w14:paraId="68C85DD7" w14:textId="2776F9C8" w:rsidR="00ED36AE" w:rsidRPr="008F0B00" w:rsidRDefault="00ED36AE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= High</w:t>
            </w:r>
          </w:p>
        </w:tc>
        <w:tc>
          <w:tcPr>
            <w:tcW w:w="1272" w:type="dxa"/>
            <w:gridSpan w:val="3"/>
          </w:tcPr>
          <w:p w14:paraId="69C4EF53" w14:textId="27CE462D" w:rsidR="001D3C49" w:rsidRPr="0043168D" w:rsidRDefault="001F7CC4" w:rsidP="0043168D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t>Ca</w:t>
            </w:r>
          </w:p>
        </w:tc>
        <w:tc>
          <w:tcPr>
            <w:tcW w:w="425" w:type="dxa"/>
            <w:gridSpan w:val="3"/>
          </w:tcPr>
          <w:p w14:paraId="431E2469" w14:textId="3CA4BD06" w:rsidR="001D3C49" w:rsidRPr="008F0B00" w:rsidRDefault="001F7CC4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7667A124" w14:textId="77777777" w:rsidR="001D3C49" w:rsidRPr="008F0B00" w:rsidRDefault="001D3C49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009DC97C" w14:textId="05717C74" w:rsidR="001D3C49" w:rsidRPr="008F0B00" w:rsidRDefault="001F7CC4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404740A3" w14:textId="01019929" w:rsidR="001D3C49" w:rsidRPr="008F0B00" w:rsidRDefault="001F7CC4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0887759A" w14:textId="030E91F8" w:rsidR="001D3C49" w:rsidRPr="008F0B00" w:rsidRDefault="001F7CC4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</w:tcPr>
          <w:p w14:paraId="4FB73F5B" w14:textId="77777777" w:rsidR="001D3C49" w:rsidRPr="008F0B00" w:rsidRDefault="001D3C49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4406588E" w14:textId="77777777" w:rsidR="001D3C49" w:rsidRDefault="001D3C49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428018E7" w14:textId="77777777" w:rsidR="001D3C49" w:rsidRDefault="001D3C49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47481D2D" w14:textId="77777777" w:rsidR="001D3C49" w:rsidRPr="00D52FED" w:rsidRDefault="001D3C49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B3750C" w:rsidRPr="008F0B00" w14:paraId="4D651F04" w14:textId="2949040F" w:rsidTr="009A2E13">
        <w:trPr>
          <w:gridAfter w:val="1"/>
          <w:wAfter w:w="203" w:type="dxa"/>
          <w:trHeight w:val="164"/>
        </w:trPr>
        <w:tc>
          <w:tcPr>
            <w:tcW w:w="15024" w:type="dxa"/>
            <w:gridSpan w:val="41"/>
            <w:shd w:val="clear" w:color="auto" w:fill="9BBB59" w:themeFill="accent3"/>
          </w:tcPr>
          <w:p w14:paraId="712D809F" w14:textId="072AE2C6" w:rsidR="00B3750C" w:rsidRPr="008F0B00" w:rsidRDefault="00B3750C" w:rsidP="0043168D">
            <w:pPr>
              <w:rPr>
                <w:b/>
                <w:sz w:val="24"/>
                <w:szCs w:val="24"/>
                <w:lang w:val="en-US"/>
              </w:rPr>
            </w:pPr>
            <w:r w:rsidRPr="008F0B00">
              <w:rPr>
                <w:b/>
                <w:sz w:val="24"/>
                <w:szCs w:val="24"/>
                <w:lang w:val="en-US"/>
              </w:rPr>
              <w:t>Employment/work</w:t>
            </w:r>
          </w:p>
        </w:tc>
      </w:tr>
      <w:tr w:rsidR="00AB2DF9" w:rsidRPr="00D52FED" w14:paraId="6ACD07A8" w14:textId="79AC5768" w:rsidTr="009A2E13">
        <w:trPr>
          <w:gridAfter w:val="2"/>
          <w:wAfter w:w="210" w:type="dxa"/>
          <w:trHeight w:val="164"/>
        </w:trPr>
        <w:tc>
          <w:tcPr>
            <w:tcW w:w="2088" w:type="dxa"/>
          </w:tcPr>
          <w:p w14:paraId="2C60EBB5" w14:textId="309EFF85" w:rsidR="00AB2DF9" w:rsidRPr="008F0B00" w:rsidRDefault="00AB2DF9" w:rsidP="00AB2DF9">
            <w:pPr>
              <w:tabs>
                <w:tab w:val="left" w:pos="945"/>
              </w:tabs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e</w:t>
            </w:r>
            <w:r w:rsidRPr="008F0B00">
              <w:rPr>
                <w:sz w:val="20"/>
                <w:szCs w:val="20"/>
                <w:lang w:val="en-US"/>
              </w:rPr>
              <w:t>mployment</w:t>
            </w:r>
            <w:r>
              <w:rPr>
                <w:sz w:val="20"/>
                <w:szCs w:val="20"/>
                <w:lang w:val="en-US"/>
              </w:rPr>
              <w:t>_1</w:t>
            </w:r>
            <w:r w:rsidRPr="008F0B00">
              <w:rPr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2790" w:type="dxa"/>
            <w:gridSpan w:val="2"/>
          </w:tcPr>
          <w:p w14:paraId="1D3F5393" w14:textId="2B547E02" w:rsidR="00AB2DF9" w:rsidRPr="008F0B00" w:rsidRDefault="00AB2DF9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Employment situation. Multiple choice.</w:t>
            </w:r>
          </w:p>
        </w:tc>
        <w:tc>
          <w:tcPr>
            <w:tcW w:w="1071" w:type="dxa"/>
          </w:tcPr>
          <w:p w14:paraId="0D3769CF" w14:textId="3CA5B0D4" w:rsidR="00AB2DF9" w:rsidRPr="008F0B00" w:rsidRDefault="00AB2DF9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8</w:t>
            </w:r>
          </w:p>
        </w:tc>
        <w:tc>
          <w:tcPr>
            <w:tcW w:w="3686" w:type="dxa"/>
            <w:gridSpan w:val="3"/>
          </w:tcPr>
          <w:p w14:paraId="10F9BD77" w14:textId="77777777" w:rsidR="00AB2DF9" w:rsidRDefault="00AB2DF9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 Working and no welfare</w:t>
            </w:r>
          </w:p>
          <w:p w14:paraId="57E64869" w14:textId="77777777" w:rsidR="00AB2DF9" w:rsidRDefault="00AB2DF9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= Working, 100 % sick leave</w:t>
            </w:r>
          </w:p>
          <w:p w14:paraId="3874B73E" w14:textId="77777777" w:rsidR="00AB2DF9" w:rsidRDefault="00AB2DF9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= Working, 50-90% sick leave</w:t>
            </w:r>
          </w:p>
          <w:p w14:paraId="70A689DB" w14:textId="77777777" w:rsidR="00AB2DF9" w:rsidRDefault="00AB2DF9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= Working, &lt; 50 sick leave</w:t>
            </w:r>
          </w:p>
          <w:p w14:paraId="40038993" w14:textId="77777777" w:rsidR="00AB2DF9" w:rsidRDefault="00AB2DF9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=Work allowance</w:t>
            </w:r>
          </w:p>
          <w:p w14:paraId="62C19F59" w14:textId="77777777" w:rsidR="00AB2DF9" w:rsidRDefault="00AB2DF9" w:rsidP="002C7D87">
            <w:pPr>
              <w:ind w:right="-1306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6= Other: </w:t>
            </w:r>
            <w:proofErr w:type="spellStart"/>
            <w:r>
              <w:rPr>
                <w:sz w:val="20"/>
                <w:szCs w:val="20"/>
                <w:lang w:val="en-US"/>
              </w:rPr>
              <w:t>Student,retiree</w:t>
            </w:r>
            <w:proofErr w:type="spellEnd"/>
            <w:r>
              <w:rPr>
                <w:sz w:val="20"/>
                <w:szCs w:val="20"/>
                <w:lang w:val="en-US"/>
              </w:rPr>
              <w:t>, non-paid work</w:t>
            </w:r>
          </w:p>
          <w:p w14:paraId="390AF618" w14:textId="77777777" w:rsidR="00AB2DF9" w:rsidRDefault="00AB2DF9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7= Disability pension</w:t>
            </w:r>
          </w:p>
          <w:p w14:paraId="45F39D8B" w14:textId="748FCB9C" w:rsidR="00AB2DF9" w:rsidRPr="008F0B00" w:rsidRDefault="00AB2DF9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8= Unemployed</w:t>
            </w:r>
          </w:p>
        </w:tc>
        <w:tc>
          <w:tcPr>
            <w:tcW w:w="1272" w:type="dxa"/>
            <w:gridSpan w:val="3"/>
          </w:tcPr>
          <w:p w14:paraId="2DEFB8FC" w14:textId="560113CC" w:rsidR="00AB2DF9" w:rsidRPr="008F0B00" w:rsidRDefault="00AB2DF9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Ca</w:t>
            </w:r>
          </w:p>
        </w:tc>
        <w:tc>
          <w:tcPr>
            <w:tcW w:w="425" w:type="dxa"/>
            <w:gridSpan w:val="3"/>
          </w:tcPr>
          <w:p w14:paraId="60986D11" w14:textId="026163BD" w:rsidR="00AB2DF9" w:rsidRPr="008F0B00" w:rsidRDefault="00AB2DF9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529D16FE" w14:textId="77777777" w:rsidR="00AB2DF9" w:rsidRPr="008F0B00" w:rsidRDefault="00AB2DF9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6F87E4BD" w14:textId="6D3BE8FA" w:rsidR="00AB2DF9" w:rsidRPr="008F0B00" w:rsidRDefault="00AB2DF9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4B5F1807" w14:textId="2E65BC2E" w:rsidR="00AB2DF9" w:rsidRPr="008F0B00" w:rsidRDefault="00AB2DF9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1A2997A4" w14:textId="0FF0F6C6" w:rsidR="00AB2DF9" w:rsidRPr="008F0B00" w:rsidRDefault="00AB2DF9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</w:tcPr>
          <w:p w14:paraId="48AB32EA" w14:textId="77777777" w:rsidR="00AB2DF9" w:rsidRPr="008F0B00" w:rsidRDefault="00AB2DF9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171D2BAC" w14:textId="7D915AD8" w:rsidR="00AB2DF9" w:rsidRPr="00D52FED" w:rsidRDefault="00AB2DF9" w:rsidP="0043168D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D52FED">
              <w:rPr>
                <w:b/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354ACC43" w14:textId="4AA80691" w:rsidR="00AB2DF9" w:rsidRPr="00D52FED" w:rsidRDefault="00AB2DF9" w:rsidP="0043168D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D52FED">
              <w:rPr>
                <w:b/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63A23687" w14:textId="77777777" w:rsidR="00AB2DF9" w:rsidRPr="00D52FED" w:rsidRDefault="00AB2DF9" w:rsidP="0043168D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bookmarkStart w:id="0" w:name="_GoBack"/>
        <w:bookmarkEnd w:id="0"/>
      </w:tr>
      <w:tr w:rsidR="00E12606" w:rsidRPr="00D52FED" w14:paraId="49B9B8C5" w14:textId="1AF8B28B" w:rsidTr="009A2E13">
        <w:trPr>
          <w:gridAfter w:val="2"/>
          <w:wAfter w:w="210" w:type="dxa"/>
          <w:trHeight w:val="164"/>
        </w:trPr>
        <w:tc>
          <w:tcPr>
            <w:tcW w:w="2088" w:type="dxa"/>
          </w:tcPr>
          <w:p w14:paraId="005D6022" w14:textId="24C2B592" w:rsidR="00E12606" w:rsidRPr="008F0B00" w:rsidRDefault="00AB2DF9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work_ability_1</w:t>
            </w:r>
          </w:p>
        </w:tc>
        <w:tc>
          <w:tcPr>
            <w:tcW w:w="2790" w:type="dxa"/>
            <w:gridSpan w:val="2"/>
          </w:tcPr>
          <w:p w14:paraId="193DB87E" w14:textId="626D9FA2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What is your current ability compared with the lifetime best?</w:t>
            </w:r>
          </w:p>
        </w:tc>
        <w:tc>
          <w:tcPr>
            <w:tcW w:w="1071" w:type="dxa"/>
          </w:tcPr>
          <w:p w14:paraId="1FB340D4" w14:textId="0BE78CA2" w:rsidR="00E12606" w:rsidRPr="008F0B00" w:rsidRDefault="00AB2DF9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10</w:t>
            </w:r>
          </w:p>
        </w:tc>
        <w:tc>
          <w:tcPr>
            <w:tcW w:w="3686" w:type="dxa"/>
            <w:gridSpan w:val="3"/>
          </w:tcPr>
          <w:p w14:paraId="65FF59B3" w14:textId="2459AFA0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NRS: 0-10, where 0 =cannot work and 10=working at best</w:t>
            </w:r>
          </w:p>
        </w:tc>
        <w:tc>
          <w:tcPr>
            <w:tcW w:w="1272" w:type="dxa"/>
            <w:gridSpan w:val="3"/>
          </w:tcPr>
          <w:p w14:paraId="332FAAC1" w14:textId="26089069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C</w:t>
            </w:r>
            <w:r>
              <w:rPr>
                <w:sz w:val="20"/>
                <w:szCs w:val="20"/>
                <w:lang w:val="en-US"/>
              </w:rPr>
              <w:t>o</w:t>
            </w:r>
          </w:p>
        </w:tc>
        <w:tc>
          <w:tcPr>
            <w:tcW w:w="425" w:type="dxa"/>
            <w:gridSpan w:val="3"/>
          </w:tcPr>
          <w:p w14:paraId="585D9477" w14:textId="6E247494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19157DDD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688A3896" w14:textId="2669EBEE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19A9C044" w14:textId="2047C35D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44DB15B1" w14:textId="70B1569A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</w:tcPr>
          <w:p w14:paraId="6FDB7FD5" w14:textId="00B76524" w:rsidR="00E12606" w:rsidRPr="008F0B00" w:rsidRDefault="00E12606" w:rsidP="001D3C49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fldChar w:fldCharType="begin"/>
            </w:r>
            <w:r w:rsidR="001D3C49">
              <w:rPr>
                <w:sz w:val="20"/>
                <w:szCs w:val="20"/>
                <w:lang w:val="en-US"/>
              </w:rPr>
              <w:instrText xml:space="preserve"> ADDIN EN.CITE &lt;EndNote&gt;&lt;Cite&gt;&lt;Author&gt;de Zwart&lt;/Author&gt;&lt;Year&gt;2002&lt;/Year&gt;&lt;RecNum&gt;2658&lt;/RecNum&gt;&lt;DisplayText&gt;&lt;style face="superscript"&gt;3&lt;/style&gt;&lt;/DisplayText&gt;&lt;record&gt;&lt;rec-number&gt;2658&lt;/rec-number&gt;&lt;foreign-keys&gt;&lt;key app="EN" db-id="ataawp5s45azsgesfdp5ap9mvx9sape2592f" timestamp="1513581658"&gt;2658&lt;/key&gt;&lt;/foreign-keys&gt;&lt;ref-type name="Journal Article"&gt;17&lt;/ref-type&gt;&lt;contributors&gt;&lt;authors&gt;&lt;author&gt;de Zwart,B.C.&lt;/author&gt;&lt;author&gt;Frings-Dresen,M.H.&lt;/author&gt;&lt;author&gt;van Duivenbooden,J.C.&lt;/author&gt;&lt;/authors&gt;&lt;/contributors&gt;&lt;titles&gt;&lt;title&gt;Test-retest reliability of the Work Ability Index questionnaire&lt;/title&gt;&lt;secondary-title&gt;Occup.Med.(Lond)&lt;/secondary-title&gt;&lt;/titles&gt;&lt;periodical&gt;&lt;full-title&gt;Occup.Med.(Lond)&lt;/full-title&gt;&lt;/periodical&gt;&lt;pages&gt;177-181&lt;/pages&gt;&lt;volume&gt;52&lt;/volume&gt;&lt;number&gt;4&lt;/number&gt;&lt;reprint-edition&gt;In File&lt;/reprint-edition&gt;&lt;keywords&gt;&lt;keyword&gt;4&lt;/keyword&gt;&lt;keyword&gt;ABILITIES&lt;/keyword&gt;&lt;keyword&gt;adult&lt;/keyword&gt;&lt;keyword&gt;Aged&lt;/keyword&gt;&lt;keyword&gt;AGREEMENT&lt;/keyword&gt;&lt;keyword&gt;article&lt;/keyword&gt;&lt;keyword&gt;classification&lt;/keyword&gt;&lt;keyword&gt;Cross-Sectional Studies&lt;/keyword&gt;&lt;keyword&gt;design&lt;/keyword&gt;&lt;keyword&gt;elderly&lt;/keyword&gt;&lt;keyword&gt;health&lt;/keyword&gt;&lt;keyword&gt;humans&lt;/keyword&gt;&lt;keyword&gt;individual differences&lt;/keyword&gt;&lt;keyword&gt;Male&lt;/keyword&gt;&lt;keyword&gt;measurement&lt;/keyword&gt;&lt;keyword&gt;Middle Aged&lt;/keyword&gt;&lt;keyword&gt;occupational&lt;/keyword&gt;&lt;keyword&gt;occupational health&lt;/keyword&gt;&lt;keyword&gt;questionnaire&lt;/keyword&gt;&lt;keyword&gt;questionnaires&lt;/keyword&gt;&lt;keyword&gt;reliability&lt;/keyword&gt;&lt;keyword&gt;Reproducibility of Results&lt;/keyword&gt;&lt;keyword&gt;Research&lt;/keyword&gt;&lt;keyword&gt;test&lt;/keyword&gt;&lt;keyword&gt;Time&lt;/keyword&gt;&lt;keyword&gt;work&lt;/keyword&gt;&lt;keyword&gt;Work Capacity Evaluation&lt;/keyword&gt;&lt;/keywords&gt;&lt;dates&gt;&lt;year&gt;2002&lt;/year&gt;&lt;pub-dates&gt;&lt;date&gt;6/2002&lt;/date&gt;&lt;/pub-dates&gt;&lt;/dates&gt;&lt;label&gt;14594&lt;/label&gt;&lt;urls&gt;&lt;/urls&gt;&lt;/record&gt;&lt;/Cite&gt;&lt;/EndNote&gt;</w:instrText>
            </w:r>
            <w:r w:rsidRPr="008F0B00">
              <w:rPr>
                <w:sz w:val="20"/>
                <w:szCs w:val="20"/>
                <w:lang w:val="en-US"/>
              </w:rPr>
              <w:fldChar w:fldCharType="separate"/>
            </w:r>
            <w:r w:rsidR="001D3C49" w:rsidRPr="001D3C49">
              <w:rPr>
                <w:noProof/>
                <w:sz w:val="20"/>
                <w:szCs w:val="20"/>
                <w:vertAlign w:val="superscript"/>
                <w:lang w:val="en-US"/>
              </w:rPr>
              <w:t>3</w:t>
            </w:r>
            <w:r w:rsidRPr="008F0B00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</w:tcPr>
          <w:p w14:paraId="7FF65F41" w14:textId="15D4377B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4B0CD291" w14:textId="3BF73EA7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51E64CDF" w14:textId="77777777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453458" w:rsidRPr="00C524D4" w14:paraId="5D14EE14" w14:textId="77777777" w:rsidTr="009A2E13">
        <w:trPr>
          <w:gridAfter w:val="2"/>
          <w:wAfter w:w="210" w:type="dxa"/>
          <w:trHeight w:val="164"/>
        </w:trPr>
        <w:tc>
          <w:tcPr>
            <w:tcW w:w="2088" w:type="dxa"/>
          </w:tcPr>
          <w:p w14:paraId="663F63BD" w14:textId="45C7F392" w:rsidR="00453458" w:rsidRDefault="00C524D4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work_type_1</w:t>
            </w:r>
          </w:p>
        </w:tc>
        <w:tc>
          <w:tcPr>
            <w:tcW w:w="2790" w:type="dxa"/>
            <w:gridSpan w:val="2"/>
          </w:tcPr>
          <w:p w14:paraId="28E22513" w14:textId="4F90615B" w:rsidR="00453458" w:rsidRPr="008F0B00" w:rsidRDefault="00C524D4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Description of the work type</w:t>
            </w:r>
          </w:p>
        </w:tc>
        <w:tc>
          <w:tcPr>
            <w:tcW w:w="1071" w:type="dxa"/>
          </w:tcPr>
          <w:p w14:paraId="06B51476" w14:textId="3511A82B" w:rsidR="00453458" w:rsidRDefault="00C524D4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4</w:t>
            </w:r>
          </w:p>
        </w:tc>
        <w:tc>
          <w:tcPr>
            <w:tcW w:w="3686" w:type="dxa"/>
            <w:gridSpan w:val="3"/>
          </w:tcPr>
          <w:p w14:paraId="7B9FAC21" w14:textId="77777777" w:rsidR="00453458" w:rsidRDefault="00C524D4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 Mostly seated</w:t>
            </w:r>
          </w:p>
          <w:p w14:paraId="3688E11D" w14:textId="77777777" w:rsidR="00C524D4" w:rsidRDefault="00C524D4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= Work demands much walking</w:t>
            </w:r>
          </w:p>
          <w:p w14:paraId="03C7E4CB" w14:textId="77777777" w:rsidR="00C524D4" w:rsidRDefault="00C524D4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= Work demands much walking and lifting</w:t>
            </w:r>
          </w:p>
          <w:p w14:paraId="6BDE9C13" w14:textId="557CC459" w:rsidR="00C524D4" w:rsidRPr="008F0B00" w:rsidRDefault="00C524D4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= Heavy work using the body</w:t>
            </w:r>
          </w:p>
        </w:tc>
        <w:tc>
          <w:tcPr>
            <w:tcW w:w="1272" w:type="dxa"/>
            <w:gridSpan w:val="3"/>
          </w:tcPr>
          <w:p w14:paraId="5616815B" w14:textId="42620235" w:rsidR="00453458" w:rsidRPr="008F0B00" w:rsidRDefault="00C524D4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a</w:t>
            </w:r>
          </w:p>
        </w:tc>
        <w:tc>
          <w:tcPr>
            <w:tcW w:w="425" w:type="dxa"/>
            <w:gridSpan w:val="3"/>
          </w:tcPr>
          <w:p w14:paraId="386D7506" w14:textId="0C1E6D50" w:rsidR="00453458" w:rsidRPr="008F0B00" w:rsidRDefault="00C524D4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5A2F2F69" w14:textId="77777777" w:rsidR="00453458" w:rsidRPr="008F0B00" w:rsidRDefault="00453458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5F3AACE1" w14:textId="77777777" w:rsidR="00453458" w:rsidRPr="008F0B00" w:rsidRDefault="00453458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6907167E" w14:textId="77777777" w:rsidR="00453458" w:rsidRPr="008F0B00" w:rsidRDefault="00453458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4FF6C90C" w14:textId="77777777" w:rsidR="00453458" w:rsidRPr="008F0B00" w:rsidRDefault="00453458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498BB311" w14:textId="77777777" w:rsidR="00453458" w:rsidRPr="008F0B00" w:rsidRDefault="00453458" w:rsidP="001D3C49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0F6167A0" w14:textId="77777777" w:rsidR="00453458" w:rsidRDefault="00453458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26D10D70" w14:textId="77777777" w:rsidR="00453458" w:rsidRDefault="00453458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3CFD50E3" w14:textId="77777777" w:rsidR="00453458" w:rsidRPr="00D52FED" w:rsidRDefault="00453458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230A51" w:rsidRPr="008F0B00" w14:paraId="2D7DA6B7" w14:textId="0B1FE0B4" w:rsidTr="009A2E13">
        <w:trPr>
          <w:gridAfter w:val="1"/>
          <w:wAfter w:w="203" w:type="dxa"/>
          <w:trHeight w:val="164"/>
        </w:trPr>
        <w:tc>
          <w:tcPr>
            <w:tcW w:w="15024" w:type="dxa"/>
            <w:gridSpan w:val="41"/>
            <w:shd w:val="clear" w:color="auto" w:fill="9BBB59" w:themeFill="accent3"/>
          </w:tcPr>
          <w:p w14:paraId="60FC1D20" w14:textId="3ACAC53B" w:rsidR="00230A51" w:rsidRPr="008F0B00" w:rsidRDefault="00230A51" w:rsidP="0043168D">
            <w:pPr>
              <w:rPr>
                <w:b/>
                <w:sz w:val="24"/>
                <w:szCs w:val="20"/>
                <w:lang w:val="en-US"/>
              </w:rPr>
            </w:pPr>
            <w:r w:rsidRPr="008F0B00">
              <w:rPr>
                <w:b/>
                <w:sz w:val="24"/>
                <w:szCs w:val="20"/>
                <w:lang w:val="en-US"/>
              </w:rPr>
              <w:t>Pain related variables</w:t>
            </w:r>
          </w:p>
        </w:tc>
      </w:tr>
      <w:tr w:rsidR="00E12606" w:rsidRPr="008F0B00" w14:paraId="5C389943" w14:textId="73D0E7EF" w:rsidTr="009A2E13">
        <w:trPr>
          <w:gridAfter w:val="2"/>
          <w:wAfter w:w="210" w:type="dxa"/>
          <w:trHeight w:val="164"/>
        </w:trPr>
        <w:tc>
          <w:tcPr>
            <w:tcW w:w="2088" w:type="dxa"/>
          </w:tcPr>
          <w:p w14:paraId="3C6C854E" w14:textId="67DF17BA" w:rsidR="00E12606" w:rsidRPr="008F0B00" w:rsidRDefault="008853EE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</w:t>
            </w:r>
            <w:r w:rsidR="00230A51">
              <w:rPr>
                <w:sz w:val="20"/>
                <w:szCs w:val="20"/>
                <w:lang w:val="en-US"/>
              </w:rPr>
              <w:t>ain_lweek_1</w:t>
            </w:r>
          </w:p>
        </w:tc>
        <w:tc>
          <w:tcPr>
            <w:tcW w:w="2790" w:type="dxa"/>
            <w:gridSpan w:val="2"/>
          </w:tcPr>
          <w:p w14:paraId="2A42C466" w14:textId="143E1152" w:rsidR="00E12606" w:rsidRPr="008F0B00" w:rsidRDefault="00230A51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ain intensity last week</w:t>
            </w:r>
          </w:p>
        </w:tc>
        <w:tc>
          <w:tcPr>
            <w:tcW w:w="1071" w:type="dxa"/>
          </w:tcPr>
          <w:p w14:paraId="2217777E" w14:textId="02334618" w:rsidR="00E12606" w:rsidRPr="008F0B00" w:rsidRDefault="00230A51" w:rsidP="00230A51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10</w:t>
            </w:r>
          </w:p>
        </w:tc>
        <w:tc>
          <w:tcPr>
            <w:tcW w:w="3686" w:type="dxa"/>
            <w:gridSpan w:val="3"/>
          </w:tcPr>
          <w:p w14:paraId="48929780" w14:textId="359EA472" w:rsidR="00E12606" w:rsidRPr="008F0B00" w:rsidRDefault="00E12606" w:rsidP="00230A51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NRS: 0-10, where 0= no pain and 10= Pain as bad as it could be</w:t>
            </w:r>
          </w:p>
        </w:tc>
        <w:tc>
          <w:tcPr>
            <w:tcW w:w="1272" w:type="dxa"/>
            <w:gridSpan w:val="3"/>
          </w:tcPr>
          <w:p w14:paraId="602C8828" w14:textId="4E4FD37F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C</w:t>
            </w:r>
            <w:r>
              <w:rPr>
                <w:sz w:val="20"/>
                <w:szCs w:val="20"/>
                <w:lang w:val="en-US"/>
              </w:rPr>
              <w:t>o</w:t>
            </w:r>
          </w:p>
        </w:tc>
        <w:tc>
          <w:tcPr>
            <w:tcW w:w="425" w:type="dxa"/>
            <w:gridSpan w:val="3"/>
          </w:tcPr>
          <w:p w14:paraId="3558AB98" w14:textId="216A42FB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25BBB173" w14:textId="6CF31179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2C934A57" w14:textId="26DDD400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2997C2F9" w14:textId="4CD1A4C8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50E99048" w14:textId="41F1632A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</w:tcPr>
          <w:p w14:paraId="5E754655" w14:textId="37AE63D8" w:rsidR="00E12606" w:rsidRPr="008F0B00" w:rsidRDefault="00E12606" w:rsidP="001D3C49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MaW50b248L0F1dGhvcj48WWVhcj4yMDExPC9ZZWFyPjxS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1D3C4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MaW50b248L0F1dGhvcj48WWVhcj4yMDExPC9ZZWFyPjxS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1D3C49">
              <w:rPr>
                <w:sz w:val="20"/>
                <w:szCs w:val="20"/>
                <w:lang w:val="en-US"/>
              </w:rPr>
            </w:r>
            <w:r w:rsidR="001D3C49">
              <w:rPr>
                <w:sz w:val="20"/>
                <w:szCs w:val="20"/>
                <w:lang w:val="en-US"/>
              </w:rPr>
              <w:fldChar w:fldCharType="end"/>
            </w:r>
            <w:r w:rsidRPr="008F0B00">
              <w:rPr>
                <w:sz w:val="20"/>
                <w:szCs w:val="20"/>
                <w:lang w:val="en-US"/>
              </w:rPr>
            </w:r>
            <w:r w:rsidRPr="008F0B00">
              <w:rPr>
                <w:sz w:val="20"/>
                <w:szCs w:val="20"/>
                <w:lang w:val="en-US"/>
              </w:rPr>
              <w:fldChar w:fldCharType="separate"/>
            </w:r>
            <w:r w:rsidR="001D3C49" w:rsidRPr="001D3C49">
              <w:rPr>
                <w:noProof/>
                <w:sz w:val="20"/>
                <w:szCs w:val="20"/>
                <w:vertAlign w:val="superscript"/>
                <w:lang w:val="en-US"/>
              </w:rPr>
              <w:t>4</w:t>
            </w:r>
            <w:r w:rsidRPr="008F0B00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</w:tcPr>
          <w:p w14:paraId="32E181C9" w14:textId="70E168B2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40614AC2" w14:textId="082F8417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305EB117" w14:textId="30D2053A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8853EE" w:rsidRPr="008F0B00" w14:paraId="30ABF99E" w14:textId="25720C07" w:rsidTr="009A2E13">
        <w:trPr>
          <w:gridAfter w:val="2"/>
          <w:wAfter w:w="210" w:type="dxa"/>
          <w:trHeight w:val="164"/>
        </w:trPr>
        <w:tc>
          <w:tcPr>
            <w:tcW w:w="2088" w:type="dxa"/>
          </w:tcPr>
          <w:p w14:paraId="0D46CC0D" w14:textId="3CFF88FC" w:rsidR="008853EE" w:rsidRPr="008F0B00" w:rsidRDefault="008853EE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</w:t>
            </w:r>
            <w:r w:rsidRPr="008F0B00">
              <w:rPr>
                <w:sz w:val="20"/>
                <w:szCs w:val="20"/>
                <w:lang w:val="en-US"/>
              </w:rPr>
              <w:t>a</w:t>
            </w:r>
            <w:r>
              <w:rPr>
                <w:sz w:val="20"/>
                <w:szCs w:val="20"/>
                <w:lang w:val="en-US"/>
              </w:rPr>
              <w:t>in_duration_1</w:t>
            </w:r>
          </w:p>
        </w:tc>
        <w:tc>
          <w:tcPr>
            <w:tcW w:w="2790" w:type="dxa"/>
            <w:gridSpan w:val="2"/>
          </w:tcPr>
          <w:p w14:paraId="700EB3E2" w14:textId="31BEE923" w:rsidR="008853EE" w:rsidRPr="008F0B00" w:rsidRDefault="008853EE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ain duration</w:t>
            </w:r>
            <w:r w:rsidRPr="008F0B00">
              <w:rPr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071" w:type="dxa"/>
          </w:tcPr>
          <w:p w14:paraId="7B5188D4" w14:textId="29AE9239" w:rsidR="008853EE" w:rsidRPr="008853EE" w:rsidRDefault="008853EE" w:rsidP="008853E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5</w:t>
            </w:r>
          </w:p>
        </w:tc>
        <w:tc>
          <w:tcPr>
            <w:tcW w:w="3686" w:type="dxa"/>
            <w:gridSpan w:val="3"/>
            <w:tcBorders>
              <w:bottom w:val="single" w:sz="4" w:space="0" w:color="auto"/>
            </w:tcBorders>
          </w:tcPr>
          <w:p w14:paraId="2C9B17D9" w14:textId="77777777" w:rsidR="008853EE" w:rsidRDefault="008853EE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 &lt; 1 months</w:t>
            </w:r>
          </w:p>
          <w:p w14:paraId="5C8B1419" w14:textId="77777777" w:rsidR="008853EE" w:rsidRDefault="008853EE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= 1m- &lt;3m</w:t>
            </w:r>
          </w:p>
          <w:p w14:paraId="24C84993" w14:textId="77777777" w:rsidR="008853EE" w:rsidRDefault="008853EE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= 3- &lt;6m</w:t>
            </w:r>
          </w:p>
          <w:p w14:paraId="3B8C135F" w14:textId="77777777" w:rsidR="008853EE" w:rsidRDefault="008853EE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= 6-12m</w:t>
            </w:r>
          </w:p>
          <w:p w14:paraId="12E544C6" w14:textId="3E6D3757" w:rsidR="008853EE" w:rsidRPr="008F0B00" w:rsidRDefault="008853EE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>5= &gt; 1 year</w:t>
            </w:r>
          </w:p>
        </w:tc>
        <w:tc>
          <w:tcPr>
            <w:tcW w:w="1272" w:type="dxa"/>
            <w:gridSpan w:val="3"/>
          </w:tcPr>
          <w:p w14:paraId="1CC63B9F" w14:textId="2F50E615" w:rsidR="008853EE" w:rsidRPr="008F0B00" w:rsidRDefault="008853EE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>O</w:t>
            </w:r>
          </w:p>
        </w:tc>
        <w:tc>
          <w:tcPr>
            <w:tcW w:w="425" w:type="dxa"/>
            <w:gridSpan w:val="3"/>
          </w:tcPr>
          <w:p w14:paraId="41EC6B7B" w14:textId="4BA316C6" w:rsidR="008853EE" w:rsidRPr="008F0B00" w:rsidRDefault="008853EE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25E42C3F" w14:textId="77777777" w:rsidR="008853EE" w:rsidRPr="008F0B00" w:rsidRDefault="008853EE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3D824035" w14:textId="77777777" w:rsidR="008853EE" w:rsidRPr="008F0B00" w:rsidRDefault="008853EE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48E60A7E" w14:textId="77777777" w:rsidR="008853EE" w:rsidRPr="008F0B00" w:rsidRDefault="008853EE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5AA4DB35" w14:textId="0202D685" w:rsidR="008853EE" w:rsidRPr="008F0B00" w:rsidRDefault="008853EE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7F17E8E6" w14:textId="2E0814C7" w:rsidR="008853EE" w:rsidRPr="008F0B00" w:rsidRDefault="008853EE" w:rsidP="001D3C49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MaW50b248L0F1dGhvcj48WWVhcj4yMDExPC9ZZWFyPjxS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 </w:instrText>
            </w:r>
            <w:r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MaW50b248L0F1dGhvcj48WWVhcj4yMDExPC9ZZWFyPjxS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</w:fldData>
              </w:fldChar>
            </w:r>
            <w:r>
              <w:rPr>
                <w:sz w:val="20"/>
                <w:szCs w:val="20"/>
                <w:lang w:val="en-US"/>
              </w:rPr>
              <w:instrText xml:space="preserve"> ADDIN EN.CITE.DATA </w:instrText>
            </w:r>
            <w:r>
              <w:rPr>
                <w:sz w:val="20"/>
                <w:szCs w:val="20"/>
                <w:lang w:val="en-US"/>
              </w:rPr>
            </w:r>
            <w:r>
              <w:rPr>
                <w:sz w:val="20"/>
                <w:szCs w:val="20"/>
                <w:lang w:val="en-US"/>
              </w:rPr>
              <w:fldChar w:fldCharType="end"/>
            </w:r>
            <w:r w:rsidRPr="008F0B00">
              <w:rPr>
                <w:sz w:val="20"/>
                <w:szCs w:val="20"/>
                <w:lang w:val="en-US"/>
              </w:rPr>
            </w:r>
            <w:r w:rsidRPr="008F0B00">
              <w:rPr>
                <w:sz w:val="20"/>
                <w:szCs w:val="20"/>
                <w:lang w:val="en-US"/>
              </w:rPr>
              <w:fldChar w:fldCharType="separate"/>
            </w:r>
            <w:r w:rsidRPr="001D3C49">
              <w:rPr>
                <w:noProof/>
                <w:sz w:val="20"/>
                <w:szCs w:val="20"/>
                <w:vertAlign w:val="superscript"/>
                <w:lang w:val="en-US"/>
              </w:rPr>
              <w:t>4</w:t>
            </w:r>
            <w:r w:rsidRPr="008F0B00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</w:tcPr>
          <w:p w14:paraId="2129EEF7" w14:textId="4645FECF" w:rsidR="008853EE" w:rsidRPr="00D52FED" w:rsidRDefault="008853EE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682DE704" w14:textId="20157F34" w:rsidR="008853EE" w:rsidRPr="00D52FED" w:rsidRDefault="008853EE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23441DBE" w14:textId="77777777" w:rsidR="008853EE" w:rsidRPr="00D52FED" w:rsidRDefault="008853EE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69175F" w:rsidRPr="008F0B00" w14:paraId="6E2CF60C" w14:textId="0735DA84" w:rsidTr="009A2E13">
        <w:trPr>
          <w:gridAfter w:val="2"/>
          <w:wAfter w:w="210" w:type="dxa"/>
          <w:trHeight w:val="164"/>
        </w:trPr>
        <w:tc>
          <w:tcPr>
            <w:tcW w:w="2088" w:type="dxa"/>
          </w:tcPr>
          <w:p w14:paraId="1AFFC035" w14:textId="77777777" w:rsidR="0069175F" w:rsidRDefault="0069175F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ainsite_1</w:t>
            </w:r>
          </w:p>
          <w:p w14:paraId="03EE42DB" w14:textId="713FBB60" w:rsidR="0069175F" w:rsidRPr="008F0B00" w:rsidRDefault="0069175F" w:rsidP="0043168D">
            <w:pPr>
              <w:jc w:val="both"/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painsite</w:t>
            </w:r>
            <w:proofErr w:type="spellEnd"/>
            <w:r>
              <w:rPr>
                <w:sz w:val="20"/>
                <w:szCs w:val="20"/>
                <w:lang w:val="en-US"/>
              </w:rPr>
              <w:t>_*</w:t>
            </w:r>
          </w:p>
        </w:tc>
        <w:tc>
          <w:tcPr>
            <w:tcW w:w="2790" w:type="dxa"/>
            <w:gridSpan w:val="2"/>
          </w:tcPr>
          <w:p w14:paraId="741D4990" w14:textId="77777777" w:rsidR="0069175F" w:rsidRDefault="0069175F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Number of pain sites</w:t>
            </w:r>
            <w:r w:rsidRPr="008F0B00">
              <w:rPr>
                <w:sz w:val="20"/>
                <w:szCs w:val="20"/>
                <w:lang w:val="en-US"/>
              </w:rPr>
              <w:t xml:space="preserve"> </w:t>
            </w:r>
          </w:p>
          <w:p w14:paraId="66878D0B" w14:textId="569A9418" w:rsidR="0069175F" w:rsidRPr="008F0B00" w:rsidRDefault="0069175F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ariable for each pain site is also given</w:t>
            </w:r>
          </w:p>
        </w:tc>
        <w:tc>
          <w:tcPr>
            <w:tcW w:w="1071" w:type="dxa"/>
          </w:tcPr>
          <w:p w14:paraId="1BCED16C" w14:textId="36D091CD" w:rsidR="0069175F" w:rsidRPr="008F0B00" w:rsidRDefault="00E42E79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10</w:t>
            </w:r>
          </w:p>
        </w:tc>
        <w:tc>
          <w:tcPr>
            <w:tcW w:w="3686" w:type="dxa"/>
            <w:gridSpan w:val="3"/>
          </w:tcPr>
          <w:p w14:paraId="1AD3D74E" w14:textId="37BA0BBE" w:rsidR="0069175F" w:rsidRPr="008F0B00" w:rsidRDefault="0069175F" w:rsidP="0043168D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272" w:type="dxa"/>
            <w:gridSpan w:val="3"/>
          </w:tcPr>
          <w:p w14:paraId="598434BC" w14:textId="74CF609E" w:rsidR="0069175F" w:rsidRPr="008F0B00" w:rsidRDefault="00E42E79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o</w:t>
            </w:r>
          </w:p>
        </w:tc>
        <w:tc>
          <w:tcPr>
            <w:tcW w:w="425" w:type="dxa"/>
            <w:gridSpan w:val="3"/>
          </w:tcPr>
          <w:p w14:paraId="5B00D594" w14:textId="5A506F91" w:rsidR="0069175F" w:rsidRPr="008F0B00" w:rsidRDefault="0069175F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4A0E659B" w14:textId="77777777" w:rsidR="0069175F" w:rsidRPr="008F0B00" w:rsidRDefault="0069175F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255CD928" w14:textId="23EE79F6" w:rsidR="0069175F" w:rsidRPr="008F0B00" w:rsidRDefault="0069175F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760391F2" w14:textId="7864EDB3" w:rsidR="0069175F" w:rsidRPr="008F0B00" w:rsidRDefault="0069175F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4D2164ED" w14:textId="2B4349B8" w:rsidR="0069175F" w:rsidRPr="008F0B00" w:rsidRDefault="0069175F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</w:tcPr>
          <w:p w14:paraId="793AD5C1" w14:textId="060D3E8E" w:rsidR="0069175F" w:rsidRPr="008F0B00" w:rsidRDefault="0069175F" w:rsidP="001D3C49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fldChar w:fldCharType="begin"/>
            </w:r>
            <w:r>
              <w:rPr>
                <w:sz w:val="20"/>
                <w:szCs w:val="20"/>
                <w:lang w:val="en-US"/>
              </w:rPr>
              <w:instrText xml:space="preserve"> ADDIN EN.CITE &lt;EndNote&gt;&lt;Cite&gt;&lt;Author&gt;Kuorinka&lt;/Author&gt;&lt;Year&gt;1987&lt;/Year&gt;&lt;RecNum&gt;2084&lt;/RecNum&gt;&lt;DisplayText&gt;&lt;style face="superscript"&gt;5&lt;/style&gt;&lt;/DisplayText&gt;&lt;record&gt;&lt;rec-number&gt;2084&lt;/rec-number&gt;&lt;foreign-keys&gt;&lt;key app="EN" db-id="ataawp5s45azsgesfdp5ap9mvx9sape2592f" timestamp="1492677223"&gt;2084&lt;/key&gt;&lt;/foreign-keys&gt;&lt;ref-type name="Journal Article"&gt;17&lt;/ref-type&gt;&lt;contributors&gt;&lt;authors&gt;&lt;author&gt;Kuorinka, I.&lt;/author&gt;&lt;author&gt;Jonsson, B.&lt;/author&gt;&lt;author&gt;Kilbom, A.&lt;/author&gt;&lt;author&gt;Vinterberg, H.&lt;/author&gt;&lt;author&gt;Biering-Sorensen, F.&lt;/author&gt;&lt;author&gt;Andersson, G.&lt;/author&gt;&lt;author&gt;Jorgensen, K.&lt;/author&gt;&lt;/authors&gt;&lt;/contributors&gt;&lt;auth-address&gt;Institute of Occupational Health, Department of Physiology, Helsinki, Finland.&lt;/auth-address&gt;&lt;titles&gt;&lt;title&gt;Standardised Nordic questionnaires for the analysis of musculoskeletal symptoms&lt;/title&gt;&lt;secondary-title&gt;Appl Ergon&lt;/secondary-title&gt;&lt;alt-title&gt;Applied ergonomics&lt;/alt-title&gt;&lt;/titles&gt;&lt;periodical&gt;&lt;full-title&gt;Applied Ergonomics&lt;/full-title&gt;&lt;abbr-1&gt;Appl. Ergon.&lt;/abbr-1&gt;&lt;abbr-2&gt;Appl Ergon&lt;/abbr-2&gt;&lt;/periodical&gt;&lt;alt-periodical&gt;&lt;full-title&gt;Applied Ergonomics&lt;/full-title&gt;&lt;abbr-1&gt;Appl. Ergon.&lt;/abbr-1&gt;&lt;abbr-2&gt;Appl Ergon&lt;/abbr-2&gt;&lt;/alt-periodical&gt;&lt;pages&gt;233-7&lt;/pages&gt;&lt;volume&gt;18&lt;/volume&gt;&lt;number&gt;3&lt;/number&gt;&lt;edition&gt;1987/09/01&lt;/edition&gt;&lt;dates&gt;&lt;year&gt;1987&lt;/year&gt;&lt;pub-dates&gt;&lt;date&gt;Sep&lt;/date&gt;&lt;/pub-dates&gt;&lt;/dates&gt;&lt;isbn&gt;0003-6870 (Print)&amp;#xD;0003-6870&lt;/isbn&gt;&lt;accession-num&gt;15676628&lt;/accession-num&gt;&lt;urls&gt;&lt;/urls&gt;&lt;remote-database-provider&gt;NLM&lt;/remote-database-provider&gt;&lt;language&gt;eng&lt;/language&gt;&lt;/record&gt;&lt;/Cite&gt;&lt;/EndNote&gt;</w:instrText>
            </w:r>
            <w:r w:rsidRPr="008F0B00">
              <w:rPr>
                <w:sz w:val="20"/>
                <w:szCs w:val="20"/>
                <w:lang w:val="en-US"/>
              </w:rPr>
              <w:fldChar w:fldCharType="separate"/>
            </w:r>
            <w:r w:rsidRPr="001D3C49">
              <w:rPr>
                <w:noProof/>
                <w:sz w:val="20"/>
                <w:szCs w:val="20"/>
                <w:vertAlign w:val="superscript"/>
                <w:lang w:val="en-US"/>
              </w:rPr>
              <w:t>5</w:t>
            </w:r>
            <w:r w:rsidRPr="008F0B00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</w:tcPr>
          <w:p w14:paraId="6EB0B342" w14:textId="588DFD35" w:rsidR="0069175F" w:rsidRPr="00D52FED" w:rsidRDefault="0069175F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77432DAC" w14:textId="520108BB" w:rsidR="0069175F" w:rsidRPr="00D52FED" w:rsidRDefault="0069175F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380CC149" w14:textId="77777777" w:rsidR="0069175F" w:rsidRPr="00D52FED" w:rsidRDefault="0069175F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E12606" w:rsidRPr="008F0B00" w14:paraId="7D86D173" w14:textId="5C5FE45C" w:rsidTr="009A2E13">
        <w:trPr>
          <w:gridAfter w:val="2"/>
          <w:wAfter w:w="210" w:type="dxa"/>
          <w:trHeight w:val="164"/>
        </w:trPr>
        <w:tc>
          <w:tcPr>
            <w:tcW w:w="2088" w:type="dxa"/>
          </w:tcPr>
          <w:p w14:paraId="4C0BEA37" w14:textId="776EFB16" w:rsidR="00E12606" w:rsidRDefault="00E42E79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ain_continuous_1</w:t>
            </w:r>
          </w:p>
          <w:p w14:paraId="308C5E0F" w14:textId="77777777" w:rsidR="00E42E79" w:rsidRDefault="00E42E79" w:rsidP="0043168D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327993C4" w14:textId="77777777" w:rsidR="00E42E79" w:rsidRDefault="00E42E79" w:rsidP="0043168D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0DE81E9D" w14:textId="77777777" w:rsidR="00E42E79" w:rsidRDefault="00E42E79" w:rsidP="0043168D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0C388922" w14:textId="77777777" w:rsidR="00E42E79" w:rsidRDefault="00E42E79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ain_vary_1</w:t>
            </w:r>
          </w:p>
          <w:p w14:paraId="2AB9A22B" w14:textId="77777777" w:rsidR="00E42E79" w:rsidRDefault="00E42E79" w:rsidP="0043168D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7AC8AFEC" w14:textId="77777777" w:rsidR="00E42E79" w:rsidRDefault="00E42E79" w:rsidP="0043168D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78A20566" w14:textId="77777777" w:rsidR="00E42E79" w:rsidRDefault="00E42E79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ain_variation_1</w:t>
            </w:r>
          </w:p>
          <w:p w14:paraId="5E6AD07E" w14:textId="77777777" w:rsidR="00CF5542" w:rsidRDefault="00CF5542" w:rsidP="0043168D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62A26953" w14:textId="77777777" w:rsidR="00CF5542" w:rsidRDefault="00CF5542" w:rsidP="0043168D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32A0BC8B" w14:textId="77777777" w:rsidR="00CF5542" w:rsidRDefault="00CF5542" w:rsidP="0043168D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510D9BB6" w14:textId="526B6737" w:rsidR="00CF5542" w:rsidRPr="008F0B00" w:rsidRDefault="00CF5542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ain_freq_1</w:t>
            </w:r>
          </w:p>
        </w:tc>
        <w:tc>
          <w:tcPr>
            <w:tcW w:w="2790" w:type="dxa"/>
            <w:gridSpan w:val="2"/>
          </w:tcPr>
          <w:p w14:paraId="49878659" w14:textId="24030EC8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1. Is the pain continually?</w:t>
            </w:r>
          </w:p>
          <w:p w14:paraId="2E66BF85" w14:textId="7A79270F" w:rsidR="00E12606" w:rsidRPr="008F0B00" w:rsidRDefault="00E12606" w:rsidP="0043168D">
            <w:pPr>
              <w:ind w:left="360"/>
              <w:rPr>
                <w:sz w:val="20"/>
                <w:szCs w:val="20"/>
                <w:lang w:val="en-US"/>
              </w:rPr>
            </w:pPr>
          </w:p>
          <w:p w14:paraId="14DC7705" w14:textId="49C92F93" w:rsidR="00E12606" w:rsidRPr="008F0B00" w:rsidRDefault="00E12606" w:rsidP="0043168D">
            <w:pPr>
              <w:ind w:left="360"/>
              <w:rPr>
                <w:sz w:val="20"/>
                <w:szCs w:val="20"/>
                <w:lang w:val="en-US"/>
              </w:rPr>
            </w:pPr>
          </w:p>
          <w:p w14:paraId="4632F8E3" w14:textId="77777777" w:rsidR="00E12606" w:rsidRPr="008F0B00" w:rsidRDefault="00E12606" w:rsidP="0043168D">
            <w:pPr>
              <w:ind w:left="360"/>
              <w:rPr>
                <w:sz w:val="20"/>
                <w:szCs w:val="20"/>
                <w:lang w:val="en-US"/>
              </w:rPr>
            </w:pPr>
          </w:p>
          <w:p w14:paraId="6F39D7BA" w14:textId="28AC8FD2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 xml:space="preserve">2. Does the pain intensity vary? </w:t>
            </w:r>
          </w:p>
          <w:p w14:paraId="290E08E7" w14:textId="77777777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</w:p>
          <w:p w14:paraId="622EBC45" w14:textId="42F149C6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If yes on 2:</w:t>
            </w:r>
          </w:p>
          <w:p w14:paraId="7349EB30" w14:textId="77777777" w:rsidR="00E12606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3.Describe the</w:t>
            </w:r>
            <w:r w:rsidR="000972A3">
              <w:rPr>
                <w:sz w:val="20"/>
                <w:szCs w:val="20"/>
                <w:lang w:val="en-US"/>
              </w:rPr>
              <w:t xml:space="preserve"> temporal aspects of the pain: </w:t>
            </w:r>
          </w:p>
          <w:p w14:paraId="0EA8D489" w14:textId="77777777" w:rsidR="00CF5542" w:rsidRDefault="00CF5542" w:rsidP="0043168D">
            <w:pPr>
              <w:rPr>
                <w:sz w:val="20"/>
                <w:szCs w:val="20"/>
                <w:lang w:val="en-US"/>
              </w:rPr>
            </w:pPr>
          </w:p>
          <w:p w14:paraId="2F86F26D" w14:textId="77777777" w:rsidR="00CF5542" w:rsidRDefault="00CF5542" w:rsidP="0043168D">
            <w:pPr>
              <w:rPr>
                <w:sz w:val="20"/>
                <w:szCs w:val="20"/>
                <w:lang w:val="en-US"/>
              </w:rPr>
            </w:pPr>
          </w:p>
          <w:p w14:paraId="121B7567" w14:textId="00BE125B" w:rsidR="00CF5542" w:rsidRPr="008F0B00" w:rsidRDefault="00CF5542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How often do you have pain</w:t>
            </w:r>
          </w:p>
        </w:tc>
        <w:tc>
          <w:tcPr>
            <w:tcW w:w="1071" w:type="dxa"/>
          </w:tcPr>
          <w:p w14:paraId="714D06AC" w14:textId="77777777" w:rsidR="00E12606" w:rsidRDefault="00E42E79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</w:t>
            </w:r>
          </w:p>
          <w:p w14:paraId="5DD52D5C" w14:textId="77777777" w:rsidR="00E42E79" w:rsidRDefault="00E42E79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</w:t>
            </w:r>
          </w:p>
          <w:p w14:paraId="7F17C870" w14:textId="77777777" w:rsidR="00E42E79" w:rsidRDefault="00E42E79" w:rsidP="0043168D">
            <w:pPr>
              <w:rPr>
                <w:sz w:val="20"/>
                <w:szCs w:val="20"/>
                <w:lang w:val="en-US"/>
              </w:rPr>
            </w:pPr>
          </w:p>
          <w:p w14:paraId="496B3B00" w14:textId="77777777" w:rsidR="00E42E79" w:rsidRDefault="00E42E79" w:rsidP="0043168D">
            <w:pPr>
              <w:rPr>
                <w:sz w:val="20"/>
                <w:szCs w:val="20"/>
                <w:lang w:val="en-US"/>
              </w:rPr>
            </w:pPr>
          </w:p>
          <w:p w14:paraId="24086960" w14:textId="77777777" w:rsidR="00E42E79" w:rsidRDefault="00E42E79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</w:t>
            </w:r>
          </w:p>
          <w:p w14:paraId="1FA1199D" w14:textId="77777777" w:rsidR="00E42E79" w:rsidRDefault="00E42E79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</w:t>
            </w:r>
          </w:p>
          <w:p w14:paraId="0848D07F" w14:textId="77777777" w:rsidR="000972A3" w:rsidRDefault="000972A3" w:rsidP="0043168D">
            <w:pPr>
              <w:rPr>
                <w:sz w:val="20"/>
                <w:szCs w:val="20"/>
                <w:lang w:val="en-US"/>
              </w:rPr>
            </w:pPr>
          </w:p>
          <w:p w14:paraId="7DF1BE76" w14:textId="10ADBB7E" w:rsidR="000972A3" w:rsidRDefault="000972A3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</w:t>
            </w:r>
          </w:p>
          <w:p w14:paraId="73FE83B9" w14:textId="1D643F7C" w:rsidR="000972A3" w:rsidRDefault="000972A3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</w:t>
            </w:r>
          </w:p>
          <w:p w14:paraId="29E445F9" w14:textId="34C5E777" w:rsidR="000972A3" w:rsidRDefault="000972A3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</w:t>
            </w:r>
          </w:p>
          <w:p w14:paraId="274D86D1" w14:textId="161CC5A6" w:rsidR="00CF5542" w:rsidRDefault="00CF5542" w:rsidP="0043168D">
            <w:pPr>
              <w:rPr>
                <w:sz w:val="20"/>
                <w:szCs w:val="20"/>
                <w:lang w:val="en-US"/>
              </w:rPr>
            </w:pPr>
          </w:p>
          <w:p w14:paraId="68D727B3" w14:textId="09271F94" w:rsidR="00CF5542" w:rsidRDefault="00CF5542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</w:t>
            </w:r>
          </w:p>
          <w:p w14:paraId="3CF32B96" w14:textId="6C9AE832" w:rsidR="00CF5542" w:rsidRDefault="00CF5542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</w:t>
            </w:r>
          </w:p>
          <w:p w14:paraId="0DCAA76D" w14:textId="02605122" w:rsidR="00CF5542" w:rsidRDefault="00CF5542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</w:t>
            </w:r>
          </w:p>
          <w:p w14:paraId="3379BAF0" w14:textId="640BDA53" w:rsidR="000972A3" w:rsidRPr="008F0B00" w:rsidRDefault="00CF5542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</w:t>
            </w:r>
          </w:p>
        </w:tc>
        <w:tc>
          <w:tcPr>
            <w:tcW w:w="3686" w:type="dxa"/>
            <w:gridSpan w:val="3"/>
          </w:tcPr>
          <w:p w14:paraId="51642EEF" w14:textId="1C91CB22" w:rsidR="00E42E79" w:rsidRPr="008F0B00" w:rsidRDefault="00E42E79" w:rsidP="00E42E79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= No, off and on</w:t>
            </w:r>
          </w:p>
          <w:p w14:paraId="79CF1AD2" w14:textId="02B1E134" w:rsidR="00E12606" w:rsidRPr="008F0B00" w:rsidRDefault="00E42E79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1= Yes, </w:t>
            </w:r>
            <w:r w:rsidR="00E12606" w:rsidRPr="008F0B00">
              <w:rPr>
                <w:sz w:val="20"/>
                <w:szCs w:val="20"/>
                <w:lang w:val="en-US"/>
              </w:rPr>
              <w:t>all the time</w:t>
            </w:r>
          </w:p>
          <w:p w14:paraId="1977AFAC" w14:textId="0232423E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</w:p>
          <w:p w14:paraId="5D23E5DD" w14:textId="77777777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</w:p>
          <w:p w14:paraId="2D9E802F" w14:textId="0FF5F450" w:rsidR="00E42E79" w:rsidRDefault="00E42E79" w:rsidP="00E42E79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=</w:t>
            </w:r>
            <w:r w:rsidRPr="008F0B00">
              <w:rPr>
                <w:sz w:val="20"/>
                <w:szCs w:val="20"/>
                <w:lang w:val="en-US"/>
              </w:rPr>
              <w:t xml:space="preserve"> No, it is stable</w:t>
            </w:r>
          </w:p>
          <w:p w14:paraId="69AA6073" w14:textId="51F6CAD0" w:rsidR="00E42E79" w:rsidRPr="008F0B00" w:rsidRDefault="00E42E79" w:rsidP="00E42E79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 Yes</w:t>
            </w:r>
          </w:p>
          <w:p w14:paraId="513CF1A1" w14:textId="67A93535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</w:p>
          <w:p w14:paraId="7BF13BE2" w14:textId="4989EDD8" w:rsidR="00E12606" w:rsidRDefault="000972A3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 Varies within the day</w:t>
            </w:r>
          </w:p>
          <w:p w14:paraId="4B76585A" w14:textId="0DD011F3" w:rsidR="000972A3" w:rsidRDefault="000972A3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= Varies from day to day</w:t>
            </w:r>
          </w:p>
          <w:p w14:paraId="61B3E432" w14:textId="77777777" w:rsidR="00E12606" w:rsidRDefault="000972A3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= Other</w:t>
            </w:r>
          </w:p>
          <w:p w14:paraId="7A15D534" w14:textId="77777777" w:rsidR="00CF5542" w:rsidRDefault="00CF5542" w:rsidP="0043168D">
            <w:pPr>
              <w:rPr>
                <w:sz w:val="20"/>
                <w:szCs w:val="20"/>
                <w:lang w:val="en-US"/>
              </w:rPr>
            </w:pPr>
          </w:p>
          <w:p w14:paraId="101E3A51" w14:textId="77777777" w:rsidR="00CF5542" w:rsidRDefault="00CF5542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 Each day</w:t>
            </w:r>
          </w:p>
          <w:p w14:paraId="7AC8B4B3" w14:textId="77777777" w:rsidR="00CF5542" w:rsidRDefault="00CF5542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= Once or several days per week</w:t>
            </w:r>
          </w:p>
          <w:p w14:paraId="3AF64292" w14:textId="03C9D146" w:rsidR="00CF5542" w:rsidRDefault="009D33ED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= Onc</w:t>
            </w:r>
            <w:r w:rsidR="00CF5542">
              <w:rPr>
                <w:sz w:val="20"/>
                <w:szCs w:val="20"/>
                <w:lang w:val="en-US"/>
              </w:rPr>
              <w:t>e or several times per week</w:t>
            </w:r>
          </w:p>
          <w:p w14:paraId="7526FC6D" w14:textId="67E519BE" w:rsidR="00CF5542" w:rsidRPr="008F0B00" w:rsidRDefault="00CF5542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= Less than once per month</w:t>
            </w:r>
          </w:p>
        </w:tc>
        <w:tc>
          <w:tcPr>
            <w:tcW w:w="1272" w:type="dxa"/>
            <w:gridSpan w:val="3"/>
          </w:tcPr>
          <w:p w14:paraId="4352613E" w14:textId="115D7082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Ca</w:t>
            </w:r>
          </w:p>
        </w:tc>
        <w:tc>
          <w:tcPr>
            <w:tcW w:w="425" w:type="dxa"/>
            <w:gridSpan w:val="3"/>
          </w:tcPr>
          <w:p w14:paraId="18F9A444" w14:textId="09F2BF63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3C1F728F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1D7AB816" w14:textId="2EC3ED3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07F4D932" w14:textId="65A8B13E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7C0F1C26" w14:textId="1FC6EB2A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</w:tcPr>
          <w:p w14:paraId="4273B38E" w14:textId="6789AC4C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40EC8339" w14:textId="1E37FA0A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08703680" w14:textId="1F191ED7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65C88B44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E12606" w:rsidRPr="008F0B00" w14:paraId="44D9B2E9" w14:textId="51148E0C" w:rsidTr="009A2E13">
        <w:trPr>
          <w:gridAfter w:val="2"/>
          <w:wAfter w:w="210" w:type="dxa"/>
          <w:trHeight w:val="164"/>
        </w:trPr>
        <w:tc>
          <w:tcPr>
            <w:tcW w:w="2088" w:type="dxa"/>
          </w:tcPr>
          <w:p w14:paraId="0F34150C" w14:textId="77777777" w:rsidR="00E12606" w:rsidRDefault="0025512A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c_1</w:t>
            </w:r>
          </w:p>
          <w:p w14:paraId="62322657" w14:textId="77777777" w:rsidR="00942F16" w:rsidRDefault="00942F16" w:rsidP="0043168D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5F6C7AFE" w14:textId="77777777" w:rsidR="00942F16" w:rsidRDefault="00942F16" w:rsidP="0043168D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0879E415" w14:textId="41905C69" w:rsidR="00942F16" w:rsidRPr="008F0B00" w:rsidRDefault="00942F16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medic_number_1</w:t>
            </w:r>
          </w:p>
        </w:tc>
        <w:tc>
          <w:tcPr>
            <w:tcW w:w="2790" w:type="dxa"/>
            <w:gridSpan w:val="2"/>
          </w:tcPr>
          <w:p w14:paraId="00EFDD5A" w14:textId="74EC20D9" w:rsidR="00942F16" w:rsidRPr="00942F16" w:rsidRDefault="00E12606" w:rsidP="00942F16">
            <w:pPr>
              <w:rPr>
                <w:sz w:val="20"/>
                <w:szCs w:val="20"/>
                <w:lang w:val="en-US"/>
              </w:rPr>
            </w:pPr>
            <w:r w:rsidRPr="00942F16">
              <w:rPr>
                <w:sz w:val="20"/>
                <w:szCs w:val="20"/>
                <w:lang w:val="en-US"/>
              </w:rPr>
              <w:t xml:space="preserve">Have you used pain medication the last week? </w:t>
            </w:r>
          </w:p>
          <w:p w14:paraId="2458DAAF" w14:textId="77777777" w:rsidR="00942F16" w:rsidRDefault="00942F16" w:rsidP="00942F16">
            <w:pPr>
              <w:rPr>
                <w:sz w:val="20"/>
                <w:szCs w:val="20"/>
                <w:lang w:val="en-US"/>
              </w:rPr>
            </w:pPr>
          </w:p>
          <w:p w14:paraId="472FA191" w14:textId="39D9228C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Number daily medicines:</w:t>
            </w:r>
          </w:p>
        </w:tc>
        <w:tc>
          <w:tcPr>
            <w:tcW w:w="1071" w:type="dxa"/>
          </w:tcPr>
          <w:p w14:paraId="2EF7363A" w14:textId="77777777" w:rsidR="00E12606" w:rsidRDefault="00942F16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</w:t>
            </w:r>
          </w:p>
          <w:p w14:paraId="31860C0A" w14:textId="77777777" w:rsidR="00942F16" w:rsidRDefault="00942F16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</w:t>
            </w:r>
          </w:p>
          <w:p w14:paraId="7435147E" w14:textId="77777777" w:rsidR="00942F16" w:rsidRDefault="00942F16" w:rsidP="0043168D">
            <w:pPr>
              <w:rPr>
                <w:sz w:val="20"/>
                <w:szCs w:val="20"/>
                <w:lang w:val="en-US"/>
              </w:rPr>
            </w:pPr>
          </w:p>
          <w:p w14:paraId="415C08D2" w14:textId="4940BB88" w:rsidR="00942F16" w:rsidRPr="000D0199" w:rsidRDefault="00942F16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2</w:t>
            </w:r>
          </w:p>
        </w:tc>
        <w:tc>
          <w:tcPr>
            <w:tcW w:w="3686" w:type="dxa"/>
            <w:gridSpan w:val="3"/>
          </w:tcPr>
          <w:p w14:paraId="08D4E5C5" w14:textId="77777777" w:rsidR="0025512A" w:rsidRPr="00E12606" w:rsidRDefault="0025512A" w:rsidP="0025512A">
            <w:pPr>
              <w:rPr>
                <w:sz w:val="20"/>
                <w:szCs w:val="20"/>
                <w:lang w:val="es-ES"/>
              </w:rPr>
            </w:pPr>
            <w:r>
              <w:rPr>
                <w:sz w:val="20"/>
                <w:szCs w:val="20"/>
                <w:lang w:val="es-ES"/>
              </w:rPr>
              <w:t xml:space="preserve">0= </w:t>
            </w:r>
            <w:r w:rsidRPr="00E12606">
              <w:rPr>
                <w:sz w:val="20"/>
                <w:szCs w:val="20"/>
                <w:lang w:val="es-ES"/>
              </w:rPr>
              <w:t>No</w:t>
            </w:r>
          </w:p>
          <w:p w14:paraId="1463DF44" w14:textId="7EE3AE11" w:rsidR="00E12606" w:rsidRDefault="0025512A" w:rsidP="0043168D">
            <w:pPr>
              <w:rPr>
                <w:sz w:val="20"/>
                <w:szCs w:val="20"/>
                <w:lang w:val="es-ES"/>
              </w:rPr>
            </w:pPr>
            <w:r>
              <w:rPr>
                <w:sz w:val="20"/>
                <w:szCs w:val="20"/>
                <w:lang w:val="es-ES"/>
              </w:rPr>
              <w:t xml:space="preserve">1= </w:t>
            </w:r>
            <w:r w:rsidR="00942F16">
              <w:rPr>
                <w:sz w:val="20"/>
                <w:szCs w:val="20"/>
                <w:lang w:val="es-ES"/>
              </w:rPr>
              <w:t>Yes</w:t>
            </w:r>
          </w:p>
          <w:p w14:paraId="7F99CD2A" w14:textId="77777777" w:rsidR="00942F16" w:rsidRPr="00E12606" w:rsidRDefault="00942F16" w:rsidP="0043168D">
            <w:pPr>
              <w:rPr>
                <w:sz w:val="20"/>
                <w:szCs w:val="20"/>
                <w:lang w:val="es-ES"/>
              </w:rPr>
            </w:pPr>
          </w:p>
          <w:p w14:paraId="58DD1487" w14:textId="670D791E" w:rsidR="00E12606" w:rsidRDefault="00942F16" w:rsidP="0043168D">
            <w:pPr>
              <w:rPr>
                <w:sz w:val="20"/>
                <w:szCs w:val="20"/>
                <w:lang w:val="es-ES"/>
              </w:rPr>
            </w:pPr>
            <w:r>
              <w:rPr>
                <w:sz w:val="20"/>
                <w:szCs w:val="20"/>
                <w:lang w:val="es-ES"/>
              </w:rPr>
              <w:t xml:space="preserve">0= </w:t>
            </w:r>
            <w:proofErr w:type="spellStart"/>
            <w:r>
              <w:rPr>
                <w:sz w:val="20"/>
                <w:szCs w:val="20"/>
                <w:lang w:val="es-ES"/>
              </w:rPr>
              <w:t>None</w:t>
            </w:r>
            <w:proofErr w:type="spellEnd"/>
          </w:p>
          <w:p w14:paraId="0AEC6E69" w14:textId="47F33D18" w:rsidR="00942F16" w:rsidRDefault="00942F16" w:rsidP="0043168D">
            <w:pPr>
              <w:rPr>
                <w:sz w:val="20"/>
                <w:szCs w:val="20"/>
                <w:lang w:val="es-ES"/>
              </w:rPr>
            </w:pPr>
            <w:r>
              <w:rPr>
                <w:sz w:val="20"/>
                <w:szCs w:val="20"/>
                <w:lang w:val="es-ES"/>
              </w:rPr>
              <w:t>1=</w:t>
            </w:r>
            <w:r w:rsidR="00262F21">
              <w:rPr>
                <w:sz w:val="20"/>
                <w:szCs w:val="20"/>
                <w:lang w:val="es-ES"/>
              </w:rPr>
              <w:t xml:space="preserve"> </w:t>
            </w:r>
            <w:r>
              <w:rPr>
                <w:sz w:val="20"/>
                <w:szCs w:val="20"/>
                <w:lang w:val="es-ES"/>
              </w:rPr>
              <w:t>1-4</w:t>
            </w:r>
          </w:p>
          <w:p w14:paraId="7193FE04" w14:textId="47600C46" w:rsidR="00E12606" w:rsidRPr="00942F16" w:rsidRDefault="00942F16" w:rsidP="0043168D">
            <w:pPr>
              <w:rPr>
                <w:sz w:val="20"/>
                <w:szCs w:val="20"/>
                <w:lang w:val="es-ES"/>
              </w:rPr>
            </w:pPr>
            <w:r>
              <w:rPr>
                <w:sz w:val="20"/>
                <w:szCs w:val="20"/>
                <w:lang w:val="es-ES"/>
              </w:rPr>
              <w:t>2=</w:t>
            </w:r>
            <w:r w:rsidR="00262F21">
              <w:rPr>
                <w:sz w:val="20"/>
                <w:szCs w:val="20"/>
                <w:lang w:val="es-ES"/>
              </w:rPr>
              <w:t xml:space="preserve"> </w:t>
            </w:r>
            <w:r>
              <w:rPr>
                <w:sz w:val="20"/>
                <w:szCs w:val="20"/>
                <w:lang w:val="es-ES"/>
              </w:rPr>
              <w:t xml:space="preserve">5 </w:t>
            </w:r>
            <w:proofErr w:type="spellStart"/>
            <w:r>
              <w:rPr>
                <w:sz w:val="20"/>
                <w:szCs w:val="20"/>
                <w:lang w:val="es-ES"/>
              </w:rPr>
              <w:t>or</w:t>
            </w:r>
            <w:proofErr w:type="spellEnd"/>
            <w:r>
              <w:rPr>
                <w:sz w:val="20"/>
                <w:szCs w:val="20"/>
                <w:lang w:val="es-ES"/>
              </w:rPr>
              <w:t xml:space="preserve"> more</w:t>
            </w:r>
          </w:p>
        </w:tc>
        <w:tc>
          <w:tcPr>
            <w:tcW w:w="1272" w:type="dxa"/>
            <w:gridSpan w:val="3"/>
          </w:tcPr>
          <w:p w14:paraId="4E206F4A" w14:textId="77777777" w:rsidR="00E12606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  <w:p w14:paraId="0E3B38DB" w14:textId="77777777" w:rsidR="00E12606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  <w:p w14:paraId="2012B153" w14:textId="77777777" w:rsidR="00E12606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  <w:p w14:paraId="48C03356" w14:textId="630DE9CB" w:rsidR="00E12606" w:rsidRPr="008F0B00" w:rsidRDefault="00E12606" w:rsidP="00942F16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Ca</w:t>
            </w:r>
          </w:p>
        </w:tc>
        <w:tc>
          <w:tcPr>
            <w:tcW w:w="425" w:type="dxa"/>
            <w:gridSpan w:val="3"/>
          </w:tcPr>
          <w:p w14:paraId="615E29C8" w14:textId="216366C3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7475B612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62D6B744" w14:textId="3B7C092E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624186BD" w14:textId="4FCAE58B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27D306AC" w14:textId="6B3EF232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</w:tcPr>
          <w:p w14:paraId="09560A66" w14:textId="4C08CF7F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23567F9A" w14:textId="55F35239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61F3B9C5" w14:textId="18A82E88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1C9A40EC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9A2E13" w:rsidRPr="008F0B00" w14:paraId="331C4352" w14:textId="64B95A0D" w:rsidTr="009A2E13">
        <w:trPr>
          <w:gridAfter w:val="1"/>
          <w:wAfter w:w="203" w:type="dxa"/>
          <w:trHeight w:val="164"/>
        </w:trPr>
        <w:tc>
          <w:tcPr>
            <w:tcW w:w="4477" w:type="dxa"/>
            <w:gridSpan w:val="2"/>
            <w:shd w:val="clear" w:color="auto" w:fill="9BBB59" w:themeFill="accent3"/>
          </w:tcPr>
          <w:p w14:paraId="48CF9DAE" w14:textId="77777777" w:rsidR="00E12606" w:rsidRPr="008F0B00" w:rsidRDefault="00E12606" w:rsidP="0043168D">
            <w:pPr>
              <w:rPr>
                <w:b/>
                <w:sz w:val="24"/>
                <w:szCs w:val="24"/>
                <w:lang w:val="en-US"/>
              </w:rPr>
            </w:pPr>
          </w:p>
        </w:tc>
        <w:tc>
          <w:tcPr>
            <w:tcW w:w="9272" w:type="dxa"/>
            <w:gridSpan w:val="27"/>
            <w:shd w:val="clear" w:color="auto" w:fill="9BBB59" w:themeFill="accent3"/>
          </w:tcPr>
          <w:p w14:paraId="4351C5C1" w14:textId="02CB357D" w:rsidR="00E12606" w:rsidRPr="008F0B00" w:rsidRDefault="00E12606" w:rsidP="0043168D">
            <w:pPr>
              <w:rPr>
                <w:b/>
                <w:sz w:val="24"/>
                <w:szCs w:val="24"/>
                <w:lang w:val="en-US"/>
              </w:rPr>
            </w:pPr>
            <w:r w:rsidRPr="008F0B00">
              <w:rPr>
                <w:b/>
                <w:sz w:val="24"/>
                <w:szCs w:val="24"/>
                <w:lang w:val="en-US"/>
              </w:rPr>
              <w:t>Psychosocial factors</w:t>
            </w:r>
          </w:p>
        </w:tc>
        <w:tc>
          <w:tcPr>
            <w:tcW w:w="425" w:type="dxa"/>
            <w:gridSpan w:val="4"/>
            <w:shd w:val="clear" w:color="auto" w:fill="9BBB59" w:themeFill="accent3"/>
          </w:tcPr>
          <w:p w14:paraId="27D67A69" w14:textId="77777777" w:rsidR="00E12606" w:rsidRPr="008F0B00" w:rsidRDefault="00E12606" w:rsidP="0043168D">
            <w:pPr>
              <w:rPr>
                <w:b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gridSpan w:val="4"/>
            <w:shd w:val="clear" w:color="auto" w:fill="9BBB59" w:themeFill="accent3"/>
          </w:tcPr>
          <w:p w14:paraId="246C35DC" w14:textId="77777777" w:rsidR="00E12606" w:rsidRPr="008F0B00" w:rsidRDefault="00E12606" w:rsidP="0043168D">
            <w:pPr>
              <w:rPr>
                <w:b/>
                <w:sz w:val="24"/>
                <w:szCs w:val="24"/>
                <w:lang w:val="en-US"/>
              </w:rPr>
            </w:pPr>
          </w:p>
        </w:tc>
        <w:tc>
          <w:tcPr>
            <w:tcW w:w="425" w:type="dxa"/>
            <w:gridSpan w:val="4"/>
            <w:shd w:val="clear" w:color="auto" w:fill="9BBB59" w:themeFill="accent3"/>
          </w:tcPr>
          <w:p w14:paraId="35C08708" w14:textId="77777777" w:rsidR="00E12606" w:rsidRPr="008F0B00" w:rsidRDefault="00E12606" w:rsidP="0043168D">
            <w:pPr>
              <w:rPr>
                <w:b/>
                <w:sz w:val="24"/>
                <w:szCs w:val="24"/>
                <w:lang w:val="en-US"/>
              </w:rPr>
            </w:pPr>
          </w:p>
        </w:tc>
      </w:tr>
      <w:tr w:rsidR="00E12606" w:rsidRPr="008F0B00" w14:paraId="4CB94778" w14:textId="3608FD5F" w:rsidTr="009A2E13">
        <w:trPr>
          <w:gridAfter w:val="3"/>
          <w:wAfter w:w="352" w:type="dxa"/>
          <w:trHeight w:val="164"/>
        </w:trPr>
        <w:tc>
          <w:tcPr>
            <w:tcW w:w="2088" w:type="dxa"/>
          </w:tcPr>
          <w:p w14:paraId="116EEC97" w14:textId="7B9074CF" w:rsidR="00E12606" w:rsidRDefault="00F85831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hscl10_mean_1</w:t>
            </w:r>
          </w:p>
          <w:p w14:paraId="6FDE26DA" w14:textId="77777777" w:rsidR="00043AF5" w:rsidRDefault="00043AF5" w:rsidP="0043168D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0047C7BC" w14:textId="2DF35B32" w:rsidR="00043AF5" w:rsidRPr="008F0B00" w:rsidRDefault="00043AF5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hscl10_q*</w:t>
            </w:r>
          </w:p>
        </w:tc>
        <w:tc>
          <w:tcPr>
            <w:tcW w:w="2790" w:type="dxa"/>
            <w:gridSpan w:val="2"/>
          </w:tcPr>
          <w:p w14:paraId="4D0FAB73" w14:textId="77777777" w:rsidR="00043AF5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Hopkins Symptom Check List- 10 item version</w:t>
            </w:r>
          </w:p>
          <w:p w14:paraId="5CC624C7" w14:textId="22C6496C" w:rsidR="00E12606" w:rsidRPr="008F0B00" w:rsidRDefault="00043AF5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ingle items</w:t>
            </w:r>
            <w:r w:rsidR="00E12606" w:rsidRPr="008F0B00">
              <w:rPr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071" w:type="dxa"/>
          </w:tcPr>
          <w:p w14:paraId="3BC30EFF" w14:textId="77777777" w:rsidR="00E12606" w:rsidRDefault="0084208B" w:rsidP="0084208B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1.0-4.0 </w:t>
            </w:r>
          </w:p>
          <w:p w14:paraId="2D25CDEC" w14:textId="77777777" w:rsidR="00043AF5" w:rsidRDefault="00043AF5" w:rsidP="0084208B">
            <w:pPr>
              <w:rPr>
                <w:sz w:val="20"/>
                <w:szCs w:val="20"/>
                <w:lang w:val="en-US"/>
              </w:rPr>
            </w:pPr>
          </w:p>
          <w:p w14:paraId="5246D0AD" w14:textId="3E242FE8" w:rsidR="00043AF5" w:rsidRPr="008F0B00" w:rsidRDefault="00043AF5" w:rsidP="0084208B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4</w:t>
            </w:r>
          </w:p>
        </w:tc>
        <w:tc>
          <w:tcPr>
            <w:tcW w:w="3544" w:type="dxa"/>
          </w:tcPr>
          <w:p w14:paraId="49AF9111" w14:textId="5FE0E890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Each item is scored on a 4 point scale ranging from 1= not at all to 4= very much (extremely).  Average item score is calculated.</w:t>
            </w:r>
          </w:p>
          <w:p w14:paraId="1D35DA5A" w14:textId="790FC9AC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272" w:type="dxa"/>
            <w:gridSpan w:val="4"/>
          </w:tcPr>
          <w:p w14:paraId="5E0A28C4" w14:textId="77777777" w:rsidR="00E12606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C</w:t>
            </w:r>
            <w:r>
              <w:rPr>
                <w:sz w:val="20"/>
                <w:szCs w:val="20"/>
                <w:lang w:val="en-US"/>
              </w:rPr>
              <w:t>o</w:t>
            </w:r>
          </w:p>
          <w:p w14:paraId="0BFCBB80" w14:textId="77777777" w:rsidR="005A04DE" w:rsidRDefault="005A04DE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  <w:p w14:paraId="225840DA" w14:textId="50691A4A" w:rsidR="005A04DE" w:rsidRPr="008F0B00" w:rsidRDefault="005A04DE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a</w:t>
            </w:r>
          </w:p>
        </w:tc>
        <w:tc>
          <w:tcPr>
            <w:tcW w:w="425" w:type="dxa"/>
            <w:gridSpan w:val="3"/>
          </w:tcPr>
          <w:p w14:paraId="118E2624" w14:textId="76884DD0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1559F5FE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373EDA71" w14:textId="064947CF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014EF5FC" w14:textId="29454680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0C60ADBF" w14:textId="4B55C7A3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</w:tcPr>
          <w:p w14:paraId="387DC9F3" w14:textId="3E5B2DC9" w:rsidR="00E12606" w:rsidRPr="008F0B00" w:rsidRDefault="00E12606" w:rsidP="001D3C49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EZXJvZ2F0aXM8L0F1dGhvcj48WWVhcj4xOTc0PC9ZZWFy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1D3C4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EZXJvZ2F0aXM8L0F1dGhvcj48WWVhcj4xOTc0PC9ZZWFy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1D3C49">
              <w:rPr>
                <w:sz w:val="20"/>
                <w:szCs w:val="20"/>
                <w:lang w:val="en-US"/>
              </w:rPr>
            </w:r>
            <w:r w:rsidR="001D3C49">
              <w:rPr>
                <w:sz w:val="20"/>
                <w:szCs w:val="20"/>
                <w:lang w:val="en-US"/>
              </w:rPr>
              <w:fldChar w:fldCharType="end"/>
            </w:r>
            <w:r w:rsidRPr="008F0B00">
              <w:rPr>
                <w:sz w:val="20"/>
                <w:szCs w:val="20"/>
                <w:lang w:val="en-US"/>
              </w:rPr>
            </w:r>
            <w:r w:rsidRPr="008F0B00">
              <w:rPr>
                <w:sz w:val="20"/>
                <w:szCs w:val="20"/>
                <w:lang w:val="en-US"/>
              </w:rPr>
              <w:fldChar w:fldCharType="separate"/>
            </w:r>
            <w:r w:rsidR="001D3C49" w:rsidRPr="001D3C49">
              <w:rPr>
                <w:noProof/>
                <w:sz w:val="20"/>
                <w:szCs w:val="20"/>
                <w:vertAlign w:val="superscript"/>
                <w:lang w:val="en-US"/>
              </w:rPr>
              <w:t>6</w:t>
            </w:r>
            <w:r w:rsidRPr="008F0B00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</w:tcPr>
          <w:p w14:paraId="5835FFB3" w14:textId="2D900C64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4973B37E" w14:textId="77777777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11ECF996" w14:textId="77777777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E12606" w:rsidRPr="008F0B00" w14:paraId="1662C47A" w14:textId="4B2F9B53" w:rsidTr="009A2E13">
        <w:trPr>
          <w:gridAfter w:val="3"/>
          <w:wAfter w:w="352" w:type="dxa"/>
          <w:trHeight w:val="164"/>
        </w:trPr>
        <w:tc>
          <w:tcPr>
            <w:tcW w:w="2088" w:type="dxa"/>
          </w:tcPr>
          <w:p w14:paraId="2A54173E" w14:textId="0DA74A91" w:rsidR="00E12606" w:rsidRPr="008F0B00" w:rsidRDefault="0043784C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>f</w:t>
            </w:r>
            <w:r w:rsidR="00E95D81">
              <w:rPr>
                <w:sz w:val="20"/>
                <w:szCs w:val="20"/>
                <w:lang w:val="en-US"/>
              </w:rPr>
              <w:t>ear_1</w:t>
            </w:r>
          </w:p>
        </w:tc>
        <w:tc>
          <w:tcPr>
            <w:tcW w:w="2790" w:type="dxa"/>
            <w:gridSpan w:val="2"/>
          </w:tcPr>
          <w:p w14:paraId="797867D6" w14:textId="30309F2A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 xml:space="preserve">How much fear do you have that these complaints would be increased by physical activity? </w:t>
            </w:r>
          </w:p>
          <w:p w14:paraId="770C6609" w14:textId="77777777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071" w:type="dxa"/>
          </w:tcPr>
          <w:p w14:paraId="4B4BC9CA" w14:textId="596D7FC2" w:rsidR="00E12606" w:rsidRPr="008F0B00" w:rsidRDefault="00E95D81" w:rsidP="00E92965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10</w:t>
            </w:r>
          </w:p>
        </w:tc>
        <w:tc>
          <w:tcPr>
            <w:tcW w:w="3544" w:type="dxa"/>
          </w:tcPr>
          <w:p w14:paraId="31B3502C" w14:textId="01C05A10" w:rsidR="00E12606" w:rsidRPr="008F0B00" w:rsidRDefault="00E12606" w:rsidP="00E95D81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NRS: 0-10, where 0= no fear and 10= very much fear</w:t>
            </w:r>
          </w:p>
        </w:tc>
        <w:tc>
          <w:tcPr>
            <w:tcW w:w="1272" w:type="dxa"/>
            <w:gridSpan w:val="4"/>
          </w:tcPr>
          <w:p w14:paraId="471766D9" w14:textId="4C44323E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C</w:t>
            </w:r>
            <w:r>
              <w:rPr>
                <w:sz w:val="20"/>
                <w:szCs w:val="20"/>
                <w:lang w:val="en-US"/>
              </w:rPr>
              <w:t>o</w:t>
            </w:r>
          </w:p>
        </w:tc>
        <w:tc>
          <w:tcPr>
            <w:tcW w:w="425" w:type="dxa"/>
            <w:gridSpan w:val="3"/>
          </w:tcPr>
          <w:p w14:paraId="67D17BE1" w14:textId="599A9362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6A8A59E7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58A7D3B9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3972541F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72120306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380AEE3F" w14:textId="19829030" w:rsidR="00E12606" w:rsidRPr="008F0B00" w:rsidRDefault="00E12606" w:rsidP="001D3C49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WZXJ3b2VyZDwvQXV0aG9yPjxZZWFyPjIwMTI8L1llYXI+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1D3C4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WZXJ3b2VyZDwvQXV0aG9yPjxZZWFyPjIwMTI8L1llYXI+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1D3C49">
              <w:rPr>
                <w:sz w:val="20"/>
                <w:szCs w:val="20"/>
                <w:lang w:val="en-US"/>
              </w:rPr>
            </w:r>
            <w:r w:rsidR="001D3C49">
              <w:rPr>
                <w:sz w:val="20"/>
                <w:szCs w:val="20"/>
                <w:lang w:val="en-US"/>
              </w:rPr>
              <w:fldChar w:fldCharType="end"/>
            </w:r>
            <w:r w:rsidRPr="008F0B00">
              <w:rPr>
                <w:sz w:val="20"/>
                <w:szCs w:val="20"/>
                <w:lang w:val="en-US"/>
              </w:rPr>
            </w:r>
            <w:r w:rsidRPr="008F0B00">
              <w:rPr>
                <w:sz w:val="20"/>
                <w:szCs w:val="20"/>
                <w:lang w:val="en-US"/>
              </w:rPr>
              <w:fldChar w:fldCharType="separate"/>
            </w:r>
            <w:r w:rsidR="001D3C49" w:rsidRPr="001D3C49">
              <w:rPr>
                <w:noProof/>
                <w:sz w:val="20"/>
                <w:szCs w:val="20"/>
                <w:vertAlign w:val="superscript"/>
                <w:lang w:val="en-US"/>
              </w:rPr>
              <w:t>7</w:t>
            </w:r>
            <w:r w:rsidRPr="008F0B00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</w:tcPr>
          <w:p w14:paraId="3FFDE455" w14:textId="128CAD32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51295EA9" w14:textId="10C726DD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7C66A2F4" w14:textId="77777777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E12606" w:rsidRPr="008F0B00" w14:paraId="48B76B1F" w14:textId="23B73367" w:rsidTr="009A2E13">
        <w:trPr>
          <w:gridAfter w:val="3"/>
          <w:wAfter w:w="352" w:type="dxa"/>
          <w:trHeight w:val="164"/>
        </w:trPr>
        <w:tc>
          <w:tcPr>
            <w:tcW w:w="2088" w:type="dxa"/>
          </w:tcPr>
          <w:p w14:paraId="40ADB938" w14:textId="77777777" w:rsidR="00E12606" w:rsidRDefault="0043784C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reb_sum_1</w:t>
            </w:r>
          </w:p>
          <w:p w14:paraId="1E7A47FF" w14:textId="77777777" w:rsidR="0043784C" w:rsidRDefault="0043784C" w:rsidP="0043168D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62FE06C9" w14:textId="77777777" w:rsidR="0043784C" w:rsidRDefault="0043784C" w:rsidP="0043168D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3EA43DC9" w14:textId="1204C8A9" w:rsidR="0043784C" w:rsidRPr="008F0B00" w:rsidRDefault="0043784C" w:rsidP="0043168D">
            <w:pPr>
              <w:jc w:val="both"/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Oreb_q</w:t>
            </w:r>
            <w:proofErr w:type="spellEnd"/>
            <w:r>
              <w:rPr>
                <w:sz w:val="20"/>
                <w:szCs w:val="20"/>
                <w:lang w:val="en-US"/>
              </w:rPr>
              <w:t>*</w:t>
            </w:r>
          </w:p>
        </w:tc>
        <w:tc>
          <w:tcPr>
            <w:tcW w:w="2790" w:type="dxa"/>
            <w:gridSpan w:val="2"/>
          </w:tcPr>
          <w:p w14:paraId="29283EE1" w14:textId="77777777" w:rsidR="0043784C" w:rsidRDefault="0043784C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Total score for </w:t>
            </w:r>
            <w:proofErr w:type="spellStart"/>
            <w:r w:rsidR="00E12606" w:rsidRPr="008F0B00">
              <w:rPr>
                <w:sz w:val="20"/>
                <w:szCs w:val="20"/>
                <w:lang w:val="en-US"/>
              </w:rPr>
              <w:t>Ørebro</w:t>
            </w:r>
            <w:proofErr w:type="spellEnd"/>
            <w:r w:rsidR="00E12606" w:rsidRPr="008F0B00">
              <w:rPr>
                <w:sz w:val="20"/>
                <w:szCs w:val="20"/>
                <w:lang w:val="en-US"/>
              </w:rPr>
              <w:t xml:space="preserve"> Screening questionnaire 10-item</w:t>
            </w:r>
          </w:p>
          <w:p w14:paraId="5C63B695" w14:textId="61B05AA7" w:rsidR="0043784C" w:rsidRDefault="0043784C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ingle items from the questionnaire</w:t>
            </w:r>
          </w:p>
          <w:p w14:paraId="3DE320E3" w14:textId="60815340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071" w:type="dxa"/>
          </w:tcPr>
          <w:p w14:paraId="4281715A" w14:textId="77777777" w:rsidR="00E12606" w:rsidRDefault="00E95D81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100</w:t>
            </w:r>
          </w:p>
          <w:p w14:paraId="158EC113" w14:textId="77777777" w:rsidR="0043784C" w:rsidRDefault="0043784C" w:rsidP="0043168D">
            <w:pPr>
              <w:rPr>
                <w:sz w:val="20"/>
                <w:szCs w:val="20"/>
                <w:lang w:val="en-US"/>
              </w:rPr>
            </w:pPr>
          </w:p>
          <w:p w14:paraId="2B0EDD5C" w14:textId="77777777" w:rsidR="0043784C" w:rsidRDefault="0043784C" w:rsidP="0043168D">
            <w:pPr>
              <w:rPr>
                <w:sz w:val="20"/>
                <w:szCs w:val="20"/>
                <w:lang w:val="en-US"/>
              </w:rPr>
            </w:pPr>
          </w:p>
          <w:p w14:paraId="5020352A" w14:textId="0C39864B" w:rsidR="0043784C" w:rsidRPr="008F0B00" w:rsidRDefault="0043784C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10</w:t>
            </w:r>
          </w:p>
        </w:tc>
        <w:tc>
          <w:tcPr>
            <w:tcW w:w="3544" w:type="dxa"/>
          </w:tcPr>
          <w:p w14:paraId="1BD97413" w14:textId="77777777" w:rsidR="00E12606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Range: 0-100, where higher score indicate higher levels of estimated risk for developing pain related disability</w:t>
            </w:r>
          </w:p>
          <w:p w14:paraId="2AB772C0" w14:textId="77777777" w:rsidR="00E95D81" w:rsidRDefault="00E95D81" w:rsidP="0043168D">
            <w:pPr>
              <w:rPr>
                <w:sz w:val="20"/>
                <w:szCs w:val="20"/>
                <w:lang w:val="en-US"/>
              </w:rPr>
            </w:pPr>
          </w:p>
          <w:p w14:paraId="4D716846" w14:textId="4E74083D" w:rsidR="00BF2F37" w:rsidRPr="008F0B00" w:rsidRDefault="00BF2F37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Range from 0-10</w:t>
            </w:r>
          </w:p>
        </w:tc>
        <w:tc>
          <w:tcPr>
            <w:tcW w:w="1272" w:type="dxa"/>
            <w:gridSpan w:val="4"/>
          </w:tcPr>
          <w:p w14:paraId="12BA2E08" w14:textId="0DAA25A6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C</w:t>
            </w:r>
            <w:r>
              <w:rPr>
                <w:sz w:val="20"/>
                <w:szCs w:val="20"/>
                <w:lang w:val="en-US"/>
              </w:rPr>
              <w:t>o</w:t>
            </w:r>
          </w:p>
        </w:tc>
        <w:tc>
          <w:tcPr>
            <w:tcW w:w="425" w:type="dxa"/>
            <w:gridSpan w:val="3"/>
          </w:tcPr>
          <w:p w14:paraId="0B84B244" w14:textId="67AC6513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7CB78782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27D677E5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69C254CB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5F3BF052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197F6E4E" w14:textId="1354A817" w:rsidR="00E12606" w:rsidRPr="008F0B00" w:rsidRDefault="00E12606" w:rsidP="001D3C49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MaW50b248L0F1dGhvcj48WWVhcj4yMDExPC9ZZWFyPjxS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1D3C4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MaW50b248L0F1dGhvcj48WWVhcj4yMDExPC9ZZWFyPjxS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1D3C49">
              <w:rPr>
                <w:sz w:val="20"/>
                <w:szCs w:val="20"/>
                <w:lang w:val="en-US"/>
              </w:rPr>
            </w:r>
            <w:r w:rsidR="001D3C49">
              <w:rPr>
                <w:sz w:val="20"/>
                <w:szCs w:val="20"/>
                <w:lang w:val="en-US"/>
              </w:rPr>
              <w:fldChar w:fldCharType="end"/>
            </w:r>
            <w:r w:rsidRPr="008F0B00">
              <w:rPr>
                <w:sz w:val="20"/>
                <w:szCs w:val="20"/>
                <w:lang w:val="en-US"/>
              </w:rPr>
            </w:r>
            <w:r w:rsidRPr="008F0B00">
              <w:rPr>
                <w:sz w:val="20"/>
                <w:szCs w:val="20"/>
                <w:lang w:val="en-US"/>
              </w:rPr>
              <w:fldChar w:fldCharType="separate"/>
            </w:r>
            <w:r w:rsidR="001D3C49" w:rsidRPr="001D3C49">
              <w:rPr>
                <w:noProof/>
                <w:sz w:val="20"/>
                <w:szCs w:val="20"/>
                <w:vertAlign w:val="superscript"/>
                <w:lang w:val="en-US"/>
              </w:rPr>
              <w:t>4</w:t>
            </w:r>
            <w:r w:rsidRPr="008F0B00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</w:tcPr>
          <w:p w14:paraId="5AA2ACC5" w14:textId="732DECDE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2F2D3F0E" w14:textId="77777777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463BB608" w14:textId="77777777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E12606" w:rsidRPr="008F0B00" w14:paraId="55CDBE18" w14:textId="7BC332E9" w:rsidTr="009A2E13">
        <w:trPr>
          <w:gridAfter w:val="3"/>
          <w:wAfter w:w="352" w:type="dxa"/>
          <w:trHeight w:val="164"/>
        </w:trPr>
        <w:tc>
          <w:tcPr>
            <w:tcW w:w="2088" w:type="dxa"/>
          </w:tcPr>
          <w:p w14:paraId="328E65B3" w14:textId="77777777" w:rsidR="00E12606" w:rsidRPr="002C7D87" w:rsidRDefault="002054FD" w:rsidP="0043168D">
            <w:pPr>
              <w:jc w:val="both"/>
              <w:rPr>
                <w:sz w:val="20"/>
                <w:szCs w:val="20"/>
              </w:rPr>
            </w:pPr>
            <w:r w:rsidRPr="002C7D87">
              <w:rPr>
                <w:sz w:val="20"/>
                <w:szCs w:val="20"/>
              </w:rPr>
              <w:t>pseq_1</w:t>
            </w:r>
          </w:p>
          <w:p w14:paraId="7F2581FD" w14:textId="77777777" w:rsidR="002054FD" w:rsidRPr="002C7D87" w:rsidRDefault="002054FD" w:rsidP="0043168D">
            <w:pPr>
              <w:jc w:val="both"/>
              <w:rPr>
                <w:sz w:val="20"/>
                <w:szCs w:val="20"/>
              </w:rPr>
            </w:pPr>
          </w:p>
          <w:p w14:paraId="37068C19" w14:textId="77777777" w:rsidR="002054FD" w:rsidRPr="002C7D87" w:rsidRDefault="002054FD" w:rsidP="0043168D">
            <w:pPr>
              <w:jc w:val="both"/>
              <w:rPr>
                <w:sz w:val="20"/>
                <w:szCs w:val="20"/>
              </w:rPr>
            </w:pPr>
          </w:p>
          <w:p w14:paraId="3C696EA4" w14:textId="77777777" w:rsidR="002054FD" w:rsidRPr="002C7D87" w:rsidRDefault="002054FD" w:rsidP="0043168D">
            <w:pPr>
              <w:jc w:val="both"/>
              <w:rPr>
                <w:sz w:val="20"/>
                <w:szCs w:val="20"/>
              </w:rPr>
            </w:pPr>
          </w:p>
          <w:p w14:paraId="130A5990" w14:textId="77777777" w:rsidR="002054FD" w:rsidRPr="002C7D87" w:rsidRDefault="002054FD" w:rsidP="0043168D">
            <w:pPr>
              <w:jc w:val="both"/>
              <w:rPr>
                <w:sz w:val="20"/>
                <w:szCs w:val="20"/>
              </w:rPr>
            </w:pPr>
            <w:r w:rsidRPr="002C7D87">
              <w:rPr>
                <w:sz w:val="20"/>
                <w:szCs w:val="20"/>
              </w:rPr>
              <w:t>pseq_q1_1</w:t>
            </w:r>
          </w:p>
          <w:p w14:paraId="46CB3FFC" w14:textId="77777777" w:rsidR="002054FD" w:rsidRPr="002C7D87" w:rsidRDefault="002054FD" w:rsidP="0043168D">
            <w:pPr>
              <w:jc w:val="both"/>
              <w:rPr>
                <w:sz w:val="20"/>
                <w:szCs w:val="20"/>
              </w:rPr>
            </w:pPr>
          </w:p>
          <w:p w14:paraId="01F55E81" w14:textId="77777777" w:rsidR="002054FD" w:rsidRPr="002C7D87" w:rsidRDefault="002054FD" w:rsidP="0043168D">
            <w:pPr>
              <w:jc w:val="both"/>
              <w:rPr>
                <w:sz w:val="20"/>
                <w:szCs w:val="20"/>
              </w:rPr>
            </w:pPr>
          </w:p>
          <w:p w14:paraId="4456862C" w14:textId="77777777" w:rsidR="002054FD" w:rsidRPr="002C7D87" w:rsidRDefault="002054FD" w:rsidP="0043168D">
            <w:pPr>
              <w:jc w:val="both"/>
              <w:rPr>
                <w:sz w:val="20"/>
                <w:szCs w:val="20"/>
              </w:rPr>
            </w:pPr>
          </w:p>
          <w:p w14:paraId="3A48EC6D" w14:textId="77777777" w:rsidR="002054FD" w:rsidRPr="002C7D87" w:rsidRDefault="002054FD" w:rsidP="0043168D">
            <w:pPr>
              <w:jc w:val="both"/>
              <w:rPr>
                <w:sz w:val="20"/>
                <w:szCs w:val="20"/>
              </w:rPr>
            </w:pPr>
          </w:p>
          <w:p w14:paraId="0DFFC655" w14:textId="271A3EF6" w:rsidR="002054FD" w:rsidRPr="002C7D87" w:rsidRDefault="002054FD" w:rsidP="0043168D">
            <w:pPr>
              <w:jc w:val="both"/>
              <w:rPr>
                <w:sz w:val="20"/>
                <w:szCs w:val="20"/>
              </w:rPr>
            </w:pPr>
            <w:r w:rsidRPr="002C7D87">
              <w:rPr>
                <w:sz w:val="20"/>
                <w:szCs w:val="20"/>
              </w:rPr>
              <w:t>pseq_q2_1</w:t>
            </w:r>
          </w:p>
        </w:tc>
        <w:tc>
          <w:tcPr>
            <w:tcW w:w="2790" w:type="dxa"/>
            <w:gridSpan w:val="2"/>
          </w:tcPr>
          <w:p w14:paraId="70084701" w14:textId="77777777" w:rsidR="002054FD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Pain Self Efficacy Questionnaire-2 item.</w:t>
            </w:r>
          </w:p>
          <w:p w14:paraId="21DDE326" w14:textId="77777777" w:rsidR="002054FD" w:rsidRDefault="002054FD" w:rsidP="0043168D">
            <w:pPr>
              <w:rPr>
                <w:sz w:val="20"/>
                <w:szCs w:val="20"/>
                <w:lang w:val="en-US"/>
              </w:rPr>
            </w:pPr>
          </w:p>
          <w:p w14:paraId="09801F0C" w14:textId="1F33D0CC" w:rsidR="00E12606" w:rsidRPr="008F0B00" w:rsidRDefault="00E12606" w:rsidP="0043168D">
            <w:pPr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 xml:space="preserve"> </w:t>
            </w:r>
            <w:r w:rsidRPr="008F0B00">
              <w:rPr>
                <w:b/>
                <w:sz w:val="20"/>
                <w:szCs w:val="20"/>
                <w:lang w:val="en-US"/>
              </w:rPr>
              <w:t xml:space="preserve"> </w:t>
            </w:r>
          </w:p>
          <w:p w14:paraId="416D9872" w14:textId="542ACE81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Item 1: I can do some form of work, despite pain (work includes housework and paid and unpaid work).</w:t>
            </w:r>
          </w:p>
          <w:p w14:paraId="247E11C0" w14:textId="77777777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</w:p>
          <w:p w14:paraId="28687476" w14:textId="15A9A090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 xml:space="preserve">Item 2: I can live a normal lifestyle, despite pain. </w:t>
            </w:r>
          </w:p>
        </w:tc>
        <w:tc>
          <w:tcPr>
            <w:tcW w:w="1071" w:type="dxa"/>
          </w:tcPr>
          <w:p w14:paraId="475D2F6C" w14:textId="77777777" w:rsidR="00E12606" w:rsidRDefault="002054FD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12</w:t>
            </w:r>
          </w:p>
          <w:p w14:paraId="56080314" w14:textId="77777777" w:rsidR="002054FD" w:rsidRDefault="002054FD" w:rsidP="0043168D">
            <w:pPr>
              <w:rPr>
                <w:sz w:val="20"/>
                <w:szCs w:val="20"/>
                <w:lang w:val="en-US"/>
              </w:rPr>
            </w:pPr>
          </w:p>
          <w:p w14:paraId="5C4F69D2" w14:textId="77777777" w:rsidR="002054FD" w:rsidRDefault="002054FD" w:rsidP="0043168D">
            <w:pPr>
              <w:rPr>
                <w:sz w:val="20"/>
                <w:szCs w:val="20"/>
                <w:lang w:val="en-US"/>
              </w:rPr>
            </w:pPr>
          </w:p>
          <w:p w14:paraId="6A803082" w14:textId="77777777" w:rsidR="002054FD" w:rsidRDefault="002054FD" w:rsidP="0043168D">
            <w:pPr>
              <w:rPr>
                <w:sz w:val="20"/>
                <w:szCs w:val="20"/>
                <w:lang w:val="en-US"/>
              </w:rPr>
            </w:pPr>
          </w:p>
          <w:p w14:paraId="0D5327D1" w14:textId="77777777" w:rsidR="002054FD" w:rsidRDefault="002054FD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6</w:t>
            </w:r>
          </w:p>
          <w:p w14:paraId="49570A86" w14:textId="77777777" w:rsidR="005E28A3" w:rsidRDefault="005E28A3" w:rsidP="0043168D">
            <w:pPr>
              <w:rPr>
                <w:sz w:val="20"/>
                <w:szCs w:val="20"/>
                <w:lang w:val="en-US"/>
              </w:rPr>
            </w:pPr>
          </w:p>
          <w:p w14:paraId="677428DB" w14:textId="77777777" w:rsidR="005E28A3" w:rsidRDefault="005E28A3" w:rsidP="0043168D">
            <w:pPr>
              <w:rPr>
                <w:sz w:val="20"/>
                <w:szCs w:val="20"/>
                <w:lang w:val="en-US"/>
              </w:rPr>
            </w:pPr>
          </w:p>
          <w:p w14:paraId="5E0EA221" w14:textId="77777777" w:rsidR="005E28A3" w:rsidRDefault="005E28A3" w:rsidP="0043168D">
            <w:pPr>
              <w:rPr>
                <w:sz w:val="20"/>
                <w:szCs w:val="20"/>
                <w:lang w:val="en-US"/>
              </w:rPr>
            </w:pPr>
          </w:p>
          <w:p w14:paraId="11D043DB" w14:textId="77777777" w:rsidR="005E28A3" w:rsidRDefault="005E28A3" w:rsidP="0043168D">
            <w:pPr>
              <w:rPr>
                <w:sz w:val="20"/>
                <w:szCs w:val="20"/>
                <w:lang w:val="en-US"/>
              </w:rPr>
            </w:pPr>
          </w:p>
          <w:p w14:paraId="061B45AB" w14:textId="0B434030" w:rsidR="005E28A3" w:rsidRPr="008F0B00" w:rsidRDefault="005E28A3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6</w:t>
            </w:r>
          </w:p>
        </w:tc>
        <w:tc>
          <w:tcPr>
            <w:tcW w:w="3544" w:type="dxa"/>
          </w:tcPr>
          <w:p w14:paraId="2F5961E4" w14:textId="39ED399D" w:rsidR="00E12606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Range: 0-12, where higher score indicate higher levels of self-efficacy</w:t>
            </w:r>
          </w:p>
          <w:p w14:paraId="5CC7FC19" w14:textId="544B4462" w:rsidR="002054FD" w:rsidRDefault="002054FD" w:rsidP="0043168D">
            <w:pPr>
              <w:rPr>
                <w:sz w:val="20"/>
                <w:szCs w:val="20"/>
                <w:lang w:val="en-US"/>
              </w:rPr>
            </w:pPr>
          </w:p>
          <w:p w14:paraId="668B593D" w14:textId="12FAADA9" w:rsidR="002054FD" w:rsidRDefault="002054FD" w:rsidP="0043168D">
            <w:pPr>
              <w:rPr>
                <w:sz w:val="20"/>
                <w:szCs w:val="20"/>
                <w:lang w:val="en-US"/>
              </w:rPr>
            </w:pPr>
          </w:p>
          <w:p w14:paraId="2DE943BA" w14:textId="77777777" w:rsidR="002054FD" w:rsidRDefault="002054FD" w:rsidP="002054FD">
            <w:pPr>
              <w:rPr>
                <w:sz w:val="20"/>
                <w:szCs w:val="20"/>
                <w:lang w:val="en-US"/>
              </w:rPr>
            </w:pPr>
          </w:p>
          <w:p w14:paraId="1035ACAE" w14:textId="36B47C25" w:rsidR="002054FD" w:rsidRPr="008F0B00" w:rsidRDefault="002054FD" w:rsidP="002054F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0-6, where </w:t>
            </w:r>
            <w:r w:rsidRPr="008F0B00">
              <w:rPr>
                <w:sz w:val="20"/>
                <w:szCs w:val="20"/>
                <w:lang w:val="en-US"/>
              </w:rPr>
              <w:t>0= not at all confident and 6= completely confident.</w:t>
            </w:r>
          </w:p>
          <w:p w14:paraId="35E4D59B" w14:textId="6A4C33AB" w:rsidR="002054FD" w:rsidRDefault="002054FD" w:rsidP="0043168D">
            <w:pPr>
              <w:rPr>
                <w:sz w:val="20"/>
                <w:szCs w:val="20"/>
                <w:lang w:val="en-US"/>
              </w:rPr>
            </w:pPr>
          </w:p>
          <w:p w14:paraId="0867247B" w14:textId="36563082" w:rsidR="005E28A3" w:rsidRDefault="005E28A3" w:rsidP="0043168D">
            <w:pPr>
              <w:rPr>
                <w:sz w:val="20"/>
                <w:szCs w:val="20"/>
                <w:lang w:val="en-US"/>
              </w:rPr>
            </w:pPr>
          </w:p>
          <w:p w14:paraId="238FAE37" w14:textId="765E9140" w:rsidR="005E28A3" w:rsidRDefault="005E28A3" w:rsidP="0043168D">
            <w:pPr>
              <w:rPr>
                <w:sz w:val="20"/>
                <w:szCs w:val="20"/>
                <w:lang w:val="en-US"/>
              </w:rPr>
            </w:pPr>
          </w:p>
          <w:p w14:paraId="24F743C8" w14:textId="50F502EC" w:rsidR="005E28A3" w:rsidRDefault="005E28A3" w:rsidP="0043168D">
            <w:pPr>
              <w:rPr>
                <w:sz w:val="20"/>
                <w:szCs w:val="20"/>
                <w:lang w:val="en-US"/>
              </w:rPr>
            </w:pPr>
          </w:p>
          <w:p w14:paraId="3EE87612" w14:textId="77777777" w:rsidR="005E28A3" w:rsidRPr="008F0B00" w:rsidRDefault="005E28A3" w:rsidP="005E28A3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0-6, where </w:t>
            </w:r>
            <w:r w:rsidRPr="008F0B00">
              <w:rPr>
                <w:sz w:val="20"/>
                <w:szCs w:val="20"/>
                <w:lang w:val="en-US"/>
              </w:rPr>
              <w:t>0= not at all confident and 6= completely confident.</w:t>
            </w:r>
          </w:p>
          <w:p w14:paraId="627DF71E" w14:textId="77777777" w:rsidR="005E28A3" w:rsidRPr="008F0B00" w:rsidRDefault="005E28A3" w:rsidP="0043168D">
            <w:pPr>
              <w:rPr>
                <w:sz w:val="20"/>
                <w:szCs w:val="20"/>
                <w:lang w:val="en-US"/>
              </w:rPr>
            </w:pPr>
          </w:p>
          <w:p w14:paraId="4A489494" w14:textId="7CE65343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272" w:type="dxa"/>
            <w:gridSpan w:val="4"/>
          </w:tcPr>
          <w:p w14:paraId="5D78D711" w14:textId="494A6399" w:rsidR="00E12606" w:rsidRPr="00157E17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157E17">
              <w:rPr>
                <w:sz w:val="20"/>
                <w:szCs w:val="20"/>
                <w:lang w:val="en-US"/>
              </w:rPr>
              <w:t>Co</w:t>
            </w:r>
          </w:p>
        </w:tc>
        <w:tc>
          <w:tcPr>
            <w:tcW w:w="425" w:type="dxa"/>
            <w:gridSpan w:val="3"/>
          </w:tcPr>
          <w:p w14:paraId="7FDF9731" w14:textId="73DF855F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3FB821D8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15F73CCE" w14:textId="0480DD95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48E45C70" w14:textId="4E077E20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7BBB17F7" w14:textId="56DA3299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</w:tcPr>
          <w:p w14:paraId="5393526B" w14:textId="1010C1BF" w:rsidR="00E12606" w:rsidRPr="008F0B00" w:rsidRDefault="00E12606" w:rsidP="001D3C49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OaWNob2xhczwvQXV0aG9yPjxZZWFyPjIwMTU8L1llYXI+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1D3C4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OaWNob2xhczwvQXV0aG9yPjxZZWFyPjIwMTU8L1llYXI+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1D3C49">
              <w:rPr>
                <w:sz w:val="20"/>
                <w:szCs w:val="20"/>
                <w:lang w:val="en-US"/>
              </w:rPr>
            </w:r>
            <w:r w:rsidR="001D3C49">
              <w:rPr>
                <w:sz w:val="20"/>
                <w:szCs w:val="20"/>
                <w:lang w:val="en-US"/>
              </w:rPr>
              <w:fldChar w:fldCharType="end"/>
            </w:r>
            <w:r w:rsidRPr="008F0B00">
              <w:rPr>
                <w:sz w:val="20"/>
                <w:szCs w:val="20"/>
                <w:lang w:val="en-US"/>
              </w:rPr>
            </w:r>
            <w:r w:rsidRPr="008F0B00">
              <w:rPr>
                <w:sz w:val="20"/>
                <w:szCs w:val="20"/>
                <w:lang w:val="en-US"/>
              </w:rPr>
              <w:fldChar w:fldCharType="separate"/>
            </w:r>
            <w:r w:rsidR="001D3C49" w:rsidRPr="001D3C49">
              <w:rPr>
                <w:noProof/>
                <w:sz w:val="20"/>
                <w:szCs w:val="20"/>
                <w:vertAlign w:val="superscript"/>
                <w:lang w:val="en-US"/>
              </w:rPr>
              <w:t>9</w:t>
            </w:r>
            <w:r w:rsidRPr="008F0B00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</w:tcPr>
          <w:p w14:paraId="5B2A6C9F" w14:textId="4EEC0BB1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189F8D46" w14:textId="77777777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0A8504F7" w14:textId="77777777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E12606" w:rsidRPr="008F0B00" w14:paraId="25F5763E" w14:textId="2C1C35FF" w:rsidTr="009A2E13">
        <w:trPr>
          <w:gridAfter w:val="3"/>
          <w:wAfter w:w="352" w:type="dxa"/>
          <w:trHeight w:val="164"/>
        </w:trPr>
        <w:tc>
          <w:tcPr>
            <w:tcW w:w="2088" w:type="dxa"/>
          </w:tcPr>
          <w:p w14:paraId="011F53C5" w14:textId="3E8D2EE6" w:rsidR="00E12606" w:rsidRPr="008F0B00" w:rsidRDefault="006516ED" w:rsidP="0043168D">
            <w:pPr>
              <w:jc w:val="both"/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treat_belief</w:t>
            </w:r>
            <w:proofErr w:type="spellEnd"/>
          </w:p>
        </w:tc>
        <w:tc>
          <w:tcPr>
            <w:tcW w:w="2790" w:type="dxa"/>
            <w:gridSpan w:val="2"/>
          </w:tcPr>
          <w:p w14:paraId="26A35FA1" w14:textId="453B2483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 xml:space="preserve">I believe physiotherapy will improve my function. </w:t>
            </w:r>
          </w:p>
          <w:p w14:paraId="29DD57E0" w14:textId="6D37CC11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071" w:type="dxa"/>
          </w:tcPr>
          <w:p w14:paraId="1196896E" w14:textId="76AE98C7" w:rsidR="00E12606" w:rsidRPr="008F0B00" w:rsidRDefault="006516ED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5</w:t>
            </w:r>
          </w:p>
        </w:tc>
        <w:tc>
          <w:tcPr>
            <w:tcW w:w="3544" w:type="dxa"/>
          </w:tcPr>
          <w:p w14:paraId="4107DE3A" w14:textId="30ED62F2" w:rsidR="00E12606" w:rsidRPr="008F0B00" w:rsidRDefault="006516ED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1= </w:t>
            </w:r>
            <w:r w:rsidR="00E12606" w:rsidRPr="008F0B00">
              <w:rPr>
                <w:sz w:val="20"/>
                <w:szCs w:val="20"/>
                <w:lang w:val="en-US"/>
              </w:rPr>
              <w:t>Totally agree</w:t>
            </w:r>
          </w:p>
          <w:p w14:paraId="65E53D45" w14:textId="54B5C896" w:rsidR="00E12606" w:rsidRPr="008F0B00" w:rsidRDefault="006516ED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2= </w:t>
            </w:r>
            <w:r w:rsidR="00E12606" w:rsidRPr="008F0B00">
              <w:rPr>
                <w:sz w:val="20"/>
                <w:szCs w:val="20"/>
                <w:lang w:val="en-US"/>
              </w:rPr>
              <w:t>Agree</w:t>
            </w:r>
          </w:p>
          <w:p w14:paraId="266C76FB" w14:textId="6922576A" w:rsidR="00E12606" w:rsidRPr="008F0B00" w:rsidRDefault="006516ED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3= </w:t>
            </w:r>
            <w:r w:rsidR="00E12606" w:rsidRPr="008F0B00">
              <w:rPr>
                <w:sz w:val="20"/>
                <w:szCs w:val="20"/>
                <w:lang w:val="en-US"/>
              </w:rPr>
              <w:t>Neither agree nor disagree</w:t>
            </w:r>
          </w:p>
          <w:p w14:paraId="2A1D38C7" w14:textId="06A7E43B" w:rsidR="00E12606" w:rsidRPr="008F0B00" w:rsidRDefault="006516ED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4= </w:t>
            </w:r>
            <w:r w:rsidR="00E12606" w:rsidRPr="008F0B00">
              <w:rPr>
                <w:sz w:val="20"/>
                <w:szCs w:val="20"/>
                <w:lang w:val="en-US"/>
              </w:rPr>
              <w:t>Disagree</w:t>
            </w:r>
          </w:p>
          <w:p w14:paraId="2B8105C4" w14:textId="39744174" w:rsidR="00E12606" w:rsidRPr="008F0B00" w:rsidRDefault="006516ED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=</w:t>
            </w:r>
            <w:r w:rsidR="00E12606" w:rsidRPr="008F0B00">
              <w:rPr>
                <w:sz w:val="20"/>
                <w:szCs w:val="20"/>
                <w:lang w:val="en-US"/>
              </w:rPr>
              <w:t>Totally disagree</w:t>
            </w:r>
          </w:p>
        </w:tc>
        <w:tc>
          <w:tcPr>
            <w:tcW w:w="1272" w:type="dxa"/>
            <w:gridSpan w:val="4"/>
          </w:tcPr>
          <w:p w14:paraId="0FC709EF" w14:textId="0AD138B4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O</w:t>
            </w:r>
          </w:p>
        </w:tc>
        <w:tc>
          <w:tcPr>
            <w:tcW w:w="425" w:type="dxa"/>
            <w:gridSpan w:val="3"/>
          </w:tcPr>
          <w:p w14:paraId="61D4C9DC" w14:textId="39C6A996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3B50EFAD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2B078D7A" w14:textId="366CB9B1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5BCB3BB0" w14:textId="332769FD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1EBDBBE3" w14:textId="11D34C1B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</w:tcPr>
          <w:p w14:paraId="6FDDAAFC" w14:textId="6D4A3A17" w:rsidR="00E12606" w:rsidRPr="008F0B00" w:rsidRDefault="00E12606" w:rsidP="001D3C49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fldChar w:fldCharType="begin"/>
            </w:r>
            <w:r w:rsidR="001D3C49">
              <w:rPr>
                <w:sz w:val="20"/>
                <w:szCs w:val="20"/>
                <w:lang w:val="en-US"/>
              </w:rPr>
              <w:instrText xml:space="preserve"> ADDIN EN.CITE &lt;EndNote&gt;&lt;Cite&gt;&lt;Author&gt;Bishop&lt;/Author&gt;&lt;Year&gt;2011&lt;/Year&gt;&lt;RecNum&gt;1458&lt;/RecNum&gt;&lt;DisplayText&gt;&lt;style face="superscript"&gt;10&lt;/style&gt;&lt;/DisplayText&gt;&lt;record&gt;&lt;rec-number&gt;1458&lt;/rec-number&gt;&lt;foreign-keys&gt;&lt;key app="EN" db-id="ataawp5s45azsgesfdp5ap9mvx9sape2592f" timestamp="1441957687"&gt;1458&lt;/key&gt;&lt;/foreign-keys&gt;&lt;ref-type name="Journal Article"&gt;17&lt;/ref-type&gt;&lt;contributors&gt;&lt;authors&gt;&lt;author&gt;Bishop, M. D.&lt;/author&gt;&lt;author&gt;Bialosky, J. E.&lt;/author&gt;&lt;author&gt;Cleland, J. A.&lt;/author&gt;&lt;/authors&gt;&lt;/contributors&gt;&lt;auth-address&gt;Department of Physical Therapy, University of Florida, USA.&lt;/auth-address&gt;&lt;titles&gt;&lt;title&gt;Patient expectations of benefit from common interventions for low back pain and effects on outcome: secondary analysis of a clinical trial of manual therapy interventions&lt;/title&gt;&lt;secondary-title&gt;J Man Manip Ther&lt;/secondary-title&gt;&lt;alt-title&gt;The Journal of manual &amp;amp; manipulative therapy&lt;/alt-title&gt;&lt;/titles&gt;&lt;periodical&gt;&lt;full-title&gt;Journal of Manual &amp;amp; Manipulative Therapy&lt;/full-title&gt;&lt;abbr-1&gt;J. Man. Manip. Ther.&lt;/abbr-1&gt;&lt;abbr-2&gt;J Man Manip Ther&lt;/abbr-2&gt;&lt;/periodical&gt;&lt;pages&gt;20-5&lt;/pages&gt;&lt;volume&gt;19&lt;/volume&gt;&lt;number&gt;1&lt;/number&gt;&lt;edition&gt;2012/02/02&lt;/edition&gt;&lt;dates&gt;&lt;year&gt;2011&lt;/year&gt;&lt;pub-dates&gt;&lt;date&gt;Feb&lt;/date&gt;&lt;/pub-dates&gt;&lt;/dates&gt;&lt;isbn&gt;2042-6186 (Electronic)&amp;#xD;1066-9817 (Linking)&lt;/isbn&gt;&lt;accession-num&gt;22294850&lt;/accession-num&gt;&lt;urls&gt;&lt;/urls&gt;&lt;custom2&gt;3172953&lt;/custom2&gt;&lt;electronic-resource-num&gt;10.1179/106698110x12804993426929&lt;/electronic-resource-num&gt;&lt;remote-database-provider&gt;NLM&lt;/remote-database-provider&gt;&lt;language&gt;eng&lt;/language&gt;&lt;/record&gt;&lt;/Cite&gt;&lt;/EndNote&gt;</w:instrText>
            </w:r>
            <w:r w:rsidRPr="008F0B00">
              <w:rPr>
                <w:sz w:val="20"/>
                <w:szCs w:val="20"/>
                <w:lang w:val="en-US"/>
              </w:rPr>
              <w:fldChar w:fldCharType="separate"/>
            </w:r>
            <w:r w:rsidR="001D3C49" w:rsidRPr="001D3C49">
              <w:rPr>
                <w:noProof/>
                <w:sz w:val="20"/>
                <w:szCs w:val="20"/>
                <w:vertAlign w:val="superscript"/>
                <w:lang w:val="en-US"/>
              </w:rPr>
              <w:t>10</w:t>
            </w:r>
            <w:r w:rsidRPr="008F0B00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</w:tcPr>
          <w:p w14:paraId="67EC940A" w14:textId="4013CB46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3B030DF3" w14:textId="078814A5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51504F4D" w14:textId="1ED2363D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</w:tr>
      <w:tr w:rsidR="00E12606" w:rsidRPr="008F0B00" w14:paraId="0B51245E" w14:textId="10FF2ABF" w:rsidTr="009A2E13">
        <w:trPr>
          <w:gridAfter w:val="3"/>
          <w:wAfter w:w="352" w:type="dxa"/>
          <w:trHeight w:val="164"/>
        </w:trPr>
        <w:tc>
          <w:tcPr>
            <w:tcW w:w="2088" w:type="dxa"/>
          </w:tcPr>
          <w:p w14:paraId="14F31D09" w14:textId="628DEF7E" w:rsidR="00E12606" w:rsidRPr="008F0B00" w:rsidRDefault="00175D25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</w:t>
            </w:r>
            <w:r w:rsidR="00E12606" w:rsidRPr="008F0B00">
              <w:rPr>
                <w:sz w:val="20"/>
                <w:szCs w:val="20"/>
                <w:lang w:val="en-US"/>
              </w:rPr>
              <w:t>leep</w:t>
            </w:r>
            <w:r>
              <w:rPr>
                <w:sz w:val="20"/>
                <w:szCs w:val="20"/>
                <w:lang w:val="en-US"/>
              </w:rPr>
              <w:t>_15D_1</w:t>
            </w:r>
          </w:p>
        </w:tc>
        <w:tc>
          <w:tcPr>
            <w:tcW w:w="2790" w:type="dxa"/>
            <w:gridSpan w:val="2"/>
          </w:tcPr>
          <w:p w14:paraId="4DADA841" w14:textId="60201EEB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 xml:space="preserve">Sleep item from SF-36 </w:t>
            </w:r>
          </w:p>
        </w:tc>
        <w:tc>
          <w:tcPr>
            <w:tcW w:w="1071" w:type="dxa"/>
          </w:tcPr>
          <w:p w14:paraId="720589FF" w14:textId="1D60EE6D" w:rsidR="00E12606" w:rsidRPr="008F0B00" w:rsidRDefault="00175D25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5</w:t>
            </w:r>
          </w:p>
        </w:tc>
        <w:tc>
          <w:tcPr>
            <w:tcW w:w="3544" w:type="dxa"/>
          </w:tcPr>
          <w:p w14:paraId="46103BF0" w14:textId="2C67A9C7" w:rsidR="00175D25" w:rsidRDefault="00175D25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 Sleep normally</w:t>
            </w:r>
          </w:p>
          <w:p w14:paraId="1FE8F855" w14:textId="6E579527" w:rsidR="00175D25" w:rsidRDefault="00175D25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= Slight problem</w:t>
            </w:r>
          </w:p>
          <w:p w14:paraId="3101F879" w14:textId="78665F55" w:rsidR="00175D25" w:rsidRDefault="00175D25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= Moderate problem</w:t>
            </w:r>
          </w:p>
          <w:p w14:paraId="0A642E2D" w14:textId="7FF78EA4" w:rsidR="00175D25" w:rsidRDefault="00175D25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>4= Great problems</w:t>
            </w:r>
          </w:p>
          <w:p w14:paraId="1A1C921E" w14:textId="6AD1B7ED" w:rsidR="00E12606" w:rsidRPr="008F0B00" w:rsidRDefault="00175D25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= Severe sleeplessness</w:t>
            </w:r>
          </w:p>
        </w:tc>
        <w:tc>
          <w:tcPr>
            <w:tcW w:w="1272" w:type="dxa"/>
            <w:gridSpan w:val="4"/>
          </w:tcPr>
          <w:p w14:paraId="551E4DD5" w14:textId="4056B3F0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lastRenderedPageBreak/>
              <w:t>O</w:t>
            </w:r>
          </w:p>
        </w:tc>
        <w:tc>
          <w:tcPr>
            <w:tcW w:w="425" w:type="dxa"/>
            <w:gridSpan w:val="3"/>
          </w:tcPr>
          <w:p w14:paraId="069CC26B" w14:textId="25460F72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46DB34C6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628468B8" w14:textId="55F53464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0CB23E0D" w14:textId="33F3F0F2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2D033F15" w14:textId="4A44E831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  <w:vMerge w:val="restart"/>
          </w:tcPr>
          <w:p w14:paraId="1815966E" w14:textId="2A482030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Mb2dlPC9BdXRob3I+PFllYXI+MTk5ODwvWWVhcj48UmVj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1D3C4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Mb2dlPC9BdXRob3I+PFllYXI+MTk5ODwvWWVhcj48UmVj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1D3C49">
              <w:rPr>
                <w:sz w:val="20"/>
                <w:szCs w:val="20"/>
                <w:lang w:val="en-US"/>
              </w:rPr>
            </w:r>
            <w:r w:rsidR="001D3C49">
              <w:rPr>
                <w:sz w:val="20"/>
                <w:szCs w:val="20"/>
                <w:lang w:val="en-US"/>
              </w:rPr>
              <w:fldChar w:fldCharType="end"/>
            </w:r>
            <w:r w:rsidRPr="008F0B00">
              <w:rPr>
                <w:sz w:val="20"/>
                <w:szCs w:val="20"/>
                <w:lang w:val="en-US"/>
              </w:rPr>
            </w:r>
            <w:r w:rsidRPr="008F0B00">
              <w:rPr>
                <w:sz w:val="20"/>
                <w:szCs w:val="20"/>
                <w:lang w:val="en-US"/>
              </w:rPr>
              <w:fldChar w:fldCharType="separate"/>
            </w:r>
            <w:r w:rsidR="001D3C49" w:rsidRPr="001D3C49">
              <w:rPr>
                <w:noProof/>
                <w:sz w:val="20"/>
                <w:szCs w:val="20"/>
                <w:vertAlign w:val="superscript"/>
                <w:lang w:val="en-US"/>
              </w:rPr>
              <w:t>11</w:t>
            </w:r>
            <w:r w:rsidRPr="008F0B00">
              <w:rPr>
                <w:sz w:val="20"/>
                <w:szCs w:val="20"/>
                <w:lang w:val="en-US"/>
              </w:rPr>
              <w:fldChar w:fldCharType="end"/>
            </w:r>
          </w:p>
          <w:p w14:paraId="7097D19B" w14:textId="2ED2FE58" w:rsidR="00E12606" w:rsidRPr="008F0B00" w:rsidRDefault="00E12606" w:rsidP="001D3C49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fldChar w:fldCharType="begin"/>
            </w:r>
            <w:r w:rsidR="001D3C49">
              <w:rPr>
                <w:sz w:val="20"/>
                <w:szCs w:val="20"/>
                <w:lang w:val="en-US"/>
              </w:rPr>
              <w:instrText xml:space="preserve"> ADDIN EN.CITE &lt;EndNote&gt;&lt;Cite&gt;&lt;Author&gt;Ware&lt;/Author&gt;&lt;Year&gt;1983&lt;/Year&gt;&lt;RecNum&gt;1948&lt;/RecNum&gt;&lt;DisplayText&gt;&lt;style face="superscript"&gt;12&lt;/style&gt;&lt;/DisplayText&gt;&lt;record&gt;&lt;rec-number&gt;1948&lt;/rec-number&gt;&lt;foreign-keys&gt;&lt;key app="EN" db-id="ataawp5s45azsgesfdp5ap9mvx9sape2592f" timestamp="1474551484"&gt;1948&lt;/key&gt;&lt;/foreign-keys&gt;&lt;ref-type name="Journal Article"&gt;17&lt;/ref-type&gt;&lt;contributors&gt;&lt;authors&gt;&lt;author&gt;Ware, J. E., Jr.&lt;/author&gt;&lt;author&gt;Snyder, M. K.&lt;/author&gt;&lt;author&gt;Wright, W. R.&lt;/author&gt;&lt;author&gt;Davies, A. R.&lt;/author&gt;&lt;/authors&gt;&lt;/contributors&gt;&lt;titles&gt;&lt;title&gt;Defining and measuring patient satisfaction with medical care&lt;/title&gt;&lt;secondary-title&gt;Eval Program Plann&lt;/secondary-title&gt;&lt;alt-title&gt;Evaluation and program planning&lt;/alt-title&gt;&lt;/titles&gt;&lt;periodical&gt;&lt;full-title&gt;Evaluation and Program Planning&lt;/full-title&gt;&lt;abbr-1&gt;Eval. Program Plann.&lt;/abbr-1&gt;&lt;abbr-2&gt;Eval Program Plann&lt;/abbr-2&gt;&lt;abbr-3&gt;Evaluation &amp;amp; Program Planning&lt;/abbr-3&gt;&lt;/periodical&gt;&lt;alt-periodical&gt;&lt;full-title&gt;Evaluation and Program Planning&lt;/full-title&gt;&lt;abbr-1&gt;Eval. Program Plann.&lt;/abbr-1&gt;&lt;abbr-2&gt;Eval Program Plann&lt;/abbr-2&gt;&lt;abbr-3&gt;Evaluation &amp;amp; Program Planning&lt;/abbr-3&gt;&lt;/alt-periodical&gt;&lt;pages&gt;247-63&lt;/pages&gt;&lt;volume&gt;6&lt;/volume&gt;&lt;number&gt;3-4&lt;/number&gt;&lt;edition&gt;1982/12/12&lt;/edition&gt;&lt;keywords&gt;&lt;keyword&gt;*Consumer Behavior&lt;/keyword&gt;&lt;keyword&gt;Factor Analysis, Statistical&lt;/keyword&gt;&lt;keyword&gt;*Health Services Research&lt;/keyword&gt;&lt;keyword&gt;Illinois&lt;/keyword&gt;&lt;keyword&gt;*Patient Acceptance of Health Care&lt;/keyword&gt;&lt;keyword&gt;Research Design&lt;/keyword&gt;&lt;keyword&gt;Surveys and Questionnaires&lt;/keyword&gt;&lt;/keywords&gt;&lt;dates&gt;&lt;year&gt;1983&lt;/year&gt;&lt;/dates&gt;&lt;isbn&gt;0149-7189 (Print)&amp;#xD;0149-7189&lt;/isbn&gt;&lt;accession-num&gt;10267253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sz w:val="20"/>
                <w:szCs w:val="20"/>
                <w:lang w:val="en-US"/>
              </w:rPr>
              <w:fldChar w:fldCharType="separate"/>
            </w:r>
            <w:r w:rsidR="001D3C49" w:rsidRPr="001D3C49">
              <w:rPr>
                <w:noProof/>
                <w:sz w:val="20"/>
                <w:szCs w:val="20"/>
                <w:vertAlign w:val="superscript"/>
                <w:lang w:val="en-US"/>
              </w:rPr>
              <w:t>12</w:t>
            </w:r>
            <w:r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</w:tcPr>
          <w:p w14:paraId="4255512D" w14:textId="0E0D7686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12C893B2" w14:textId="77777777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281798D6" w14:textId="77777777" w:rsidR="00E12606" w:rsidRPr="00D52FED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E12606" w:rsidRPr="008F0B00" w14:paraId="52D721C8" w14:textId="2C4F0D1B" w:rsidTr="009A2E13">
        <w:trPr>
          <w:gridAfter w:val="3"/>
          <w:wAfter w:w="352" w:type="dxa"/>
          <w:trHeight w:val="164"/>
        </w:trPr>
        <w:tc>
          <w:tcPr>
            <w:tcW w:w="2088" w:type="dxa"/>
          </w:tcPr>
          <w:p w14:paraId="33B30D74" w14:textId="647B1D7E" w:rsidR="00E12606" w:rsidRPr="008F0B00" w:rsidRDefault="00900CE6" w:rsidP="0043168D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v</w:t>
            </w:r>
            <w:r w:rsidR="00175D25">
              <w:rPr>
                <w:sz w:val="20"/>
                <w:szCs w:val="20"/>
                <w:lang w:val="en-US"/>
              </w:rPr>
              <w:t>ital15D_1</w:t>
            </w:r>
          </w:p>
        </w:tc>
        <w:tc>
          <w:tcPr>
            <w:tcW w:w="2790" w:type="dxa"/>
            <w:gridSpan w:val="2"/>
          </w:tcPr>
          <w:p w14:paraId="7717E9E3" w14:textId="49F7AB08" w:rsidR="00E12606" w:rsidRPr="008F0B00" w:rsidRDefault="00E12606" w:rsidP="0043168D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Vitality item from SF 36.</w:t>
            </w:r>
          </w:p>
        </w:tc>
        <w:tc>
          <w:tcPr>
            <w:tcW w:w="1071" w:type="dxa"/>
          </w:tcPr>
          <w:p w14:paraId="684F4F9D" w14:textId="2F588301" w:rsidR="00E12606" w:rsidRPr="008F0B00" w:rsidRDefault="00175D25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5</w:t>
            </w:r>
          </w:p>
        </w:tc>
        <w:tc>
          <w:tcPr>
            <w:tcW w:w="3544" w:type="dxa"/>
          </w:tcPr>
          <w:p w14:paraId="77925630" w14:textId="77777777" w:rsidR="00E12606" w:rsidRDefault="00175D25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 Healthy and energetic</w:t>
            </w:r>
          </w:p>
          <w:p w14:paraId="7897B799" w14:textId="77777777" w:rsidR="00175D25" w:rsidRDefault="00175D25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= Slightly weary</w:t>
            </w:r>
          </w:p>
          <w:p w14:paraId="387DA6CB" w14:textId="77777777" w:rsidR="00175D25" w:rsidRDefault="00175D25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= Moderately weary</w:t>
            </w:r>
          </w:p>
          <w:p w14:paraId="156093BD" w14:textId="6F8B9525" w:rsidR="00175D25" w:rsidRDefault="00175D25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= Very weary</w:t>
            </w:r>
          </w:p>
          <w:p w14:paraId="6B74A5FE" w14:textId="22F0754F" w:rsidR="00175D25" w:rsidRPr="008F0B00" w:rsidRDefault="00175D25" w:rsidP="0043168D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= Extremely weary</w:t>
            </w:r>
          </w:p>
        </w:tc>
        <w:tc>
          <w:tcPr>
            <w:tcW w:w="1272" w:type="dxa"/>
            <w:gridSpan w:val="4"/>
          </w:tcPr>
          <w:p w14:paraId="7510FD47" w14:textId="75453DCA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</w:t>
            </w:r>
          </w:p>
        </w:tc>
        <w:tc>
          <w:tcPr>
            <w:tcW w:w="425" w:type="dxa"/>
            <w:gridSpan w:val="3"/>
          </w:tcPr>
          <w:p w14:paraId="27D17E50" w14:textId="154BCA10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2AE77DBC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0DCF5165" w14:textId="5F98DD21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657236BA" w14:textId="6656DF16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69AA6FC2" w14:textId="544A09B0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  <w:vMerge/>
          </w:tcPr>
          <w:p w14:paraId="4A8E5EC9" w14:textId="38B5233C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59F65AD5" w14:textId="114BC36A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5596543A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6FB68399" w14:textId="77777777" w:rsidR="00E12606" w:rsidRPr="008F0B00" w:rsidRDefault="00E12606" w:rsidP="0043168D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9A2E13" w:rsidRPr="008F0B00" w14:paraId="66EF9E04" w14:textId="372BD4B1" w:rsidTr="009A2E13">
        <w:trPr>
          <w:gridAfter w:val="1"/>
          <w:wAfter w:w="203" w:type="dxa"/>
          <w:trHeight w:val="164"/>
        </w:trPr>
        <w:tc>
          <w:tcPr>
            <w:tcW w:w="4477" w:type="dxa"/>
            <w:gridSpan w:val="2"/>
            <w:shd w:val="clear" w:color="auto" w:fill="9BBB59" w:themeFill="accent3"/>
          </w:tcPr>
          <w:p w14:paraId="6BE2411C" w14:textId="77777777" w:rsidR="00E12606" w:rsidRPr="008F0B00" w:rsidRDefault="00E12606" w:rsidP="00A82A87">
            <w:pPr>
              <w:rPr>
                <w:b/>
                <w:sz w:val="24"/>
                <w:szCs w:val="20"/>
                <w:lang w:val="en-US"/>
              </w:rPr>
            </w:pPr>
          </w:p>
        </w:tc>
        <w:tc>
          <w:tcPr>
            <w:tcW w:w="9272" w:type="dxa"/>
            <w:gridSpan w:val="27"/>
            <w:shd w:val="clear" w:color="auto" w:fill="9BBB59" w:themeFill="accent3"/>
          </w:tcPr>
          <w:p w14:paraId="45339533" w14:textId="31B445B0" w:rsidR="00E12606" w:rsidRPr="008F0B00" w:rsidRDefault="00E12606" w:rsidP="00A82A87">
            <w:pPr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b/>
                <w:sz w:val="24"/>
                <w:szCs w:val="20"/>
                <w:lang w:val="en-US"/>
              </w:rPr>
              <w:t>Region specific questionnaires</w:t>
            </w:r>
          </w:p>
        </w:tc>
        <w:tc>
          <w:tcPr>
            <w:tcW w:w="425" w:type="dxa"/>
            <w:gridSpan w:val="4"/>
            <w:shd w:val="clear" w:color="auto" w:fill="9BBB59" w:themeFill="accent3"/>
          </w:tcPr>
          <w:p w14:paraId="068EE2AD" w14:textId="77777777" w:rsidR="00E12606" w:rsidRPr="008F0B00" w:rsidRDefault="00E12606" w:rsidP="00A82A87">
            <w:pPr>
              <w:rPr>
                <w:b/>
                <w:sz w:val="24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  <w:shd w:val="clear" w:color="auto" w:fill="9BBB59" w:themeFill="accent3"/>
          </w:tcPr>
          <w:p w14:paraId="513E135C" w14:textId="77777777" w:rsidR="00E12606" w:rsidRPr="008F0B00" w:rsidRDefault="00E12606" w:rsidP="00A82A87">
            <w:pPr>
              <w:rPr>
                <w:b/>
                <w:sz w:val="24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  <w:shd w:val="clear" w:color="auto" w:fill="9BBB59" w:themeFill="accent3"/>
          </w:tcPr>
          <w:p w14:paraId="278B4DF6" w14:textId="77777777" w:rsidR="00E12606" w:rsidRPr="008F0B00" w:rsidRDefault="00E12606" w:rsidP="00A82A87">
            <w:pPr>
              <w:rPr>
                <w:b/>
                <w:sz w:val="24"/>
                <w:szCs w:val="20"/>
                <w:lang w:val="en-US"/>
              </w:rPr>
            </w:pPr>
          </w:p>
        </w:tc>
      </w:tr>
      <w:tr w:rsidR="00E12606" w:rsidRPr="008F0B00" w14:paraId="33AC1981" w14:textId="263AB108" w:rsidTr="009A2E13">
        <w:trPr>
          <w:gridAfter w:val="2"/>
          <w:wAfter w:w="210" w:type="dxa"/>
          <w:trHeight w:val="164"/>
        </w:trPr>
        <w:tc>
          <w:tcPr>
            <w:tcW w:w="2088" w:type="dxa"/>
          </w:tcPr>
          <w:p w14:paraId="068517CD" w14:textId="2229FEF1" w:rsidR="00E12606" w:rsidRPr="008F0B00" w:rsidRDefault="00BB39EF" w:rsidP="00A82A8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di_totsal_1</w:t>
            </w:r>
          </w:p>
        </w:tc>
        <w:tc>
          <w:tcPr>
            <w:tcW w:w="2790" w:type="dxa"/>
            <w:gridSpan w:val="2"/>
          </w:tcPr>
          <w:p w14:paraId="3AEED2B6" w14:textId="6242DBCC" w:rsidR="00E12606" w:rsidRPr="008F0B00" w:rsidRDefault="00E12606" w:rsidP="00A82A8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Neck Disability Index</w:t>
            </w:r>
            <w:r w:rsidR="00BB39EF">
              <w:rPr>
                <w:sz w:val="20"/>
                <w:szCs w:val="20"/>
                <w:lang w:val="en-US"/>
              </w:rPr>
              <w:t xml:space="preserve"> total score</w:t>
            </w:r>
            <w:r w:rsidRPr="008F0B00">
              <w:rPr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071" w:type="dxa"/>
          </w:tcPr>
          <w:p w14:paraId="37B3D24D" w14:textId="06DDC3C3" w:rsidR="00E12606" w:rsidRPr="008F0B00" w:rsidRDefault="00BB39EF" w:rsidP="00A82A8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100</w:t>
            </w:r>
          </w:p>
        </w:tc>
        <w:tc>
          <w:tcPr>
            <w:tcW w:w="3686" w:type="dxa"/>
            <w:gridSpan w:val="3"/>
          </w:tcPr>
          <w:p w14:paraId="22C4D007" w14:textId="61E8B6A5" w:rsidR="00E12606" w:rsidRPr="008F0B00" w:rsidRDefault="00E12606" w:rsidP="00BB39EF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Range: 0-100, where 0= no disability and 100= 100% disability</w:t>
            </w:r>
          </w:p>
        </w:tc>
        <w:tc>
          <w:tcPr>
            <w:tcW w:w="1272" w:type="dxa"/>
            <w:gridSpan w:val="3"/>
          </w:tcPr>
          <w:p w14:paraId="439D8377" w14:textId="5ACC0179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o</w:t>
            </w:r>
          </w:p>
        </w:tc>
        <w:tc>
          <w:tcPr>
            <w:tcW w:w="425" w:type="dxa"/>
            <w:gridSpan w:val="3"/>
          </w:tcPr>
          <w:p w14:paraId="3BEDCEEC" w14:textId="46753646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2D28046F" w14:textId="77777777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733EE1D9" w14:textId="48BEDFE7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4E6B45A1" w14:textId="4E1B7C49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08A00163" w14:textId="1E410972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</w:tcPr>
          <w:p w14:paraId="771675A4" w14:textId="6F026B0E" w:rsidR="00E12606" w:rsidRPr="008F0B00" w:rsidRDefault="00E12606" w:rsidP="001D3C49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Lb3ZhY3M8L0F1dGhvcj48WWVhcj4yMDA4PC9ZZWFyPjxS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1D3C4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Lb3ZhY3M8L0F1dGhvcj48WWVhcj4yMDA4PC9ZZWFyPjxS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1D3C49">
              <w:rPr>
                <w:sz w:val="20"/>
                <w:szCs w:val="20"/>
                <w:lang w:val="en-US"/>
              </w:rPr>
            </w:r>
            <w:r w:rsidR="001D3C49">
              <w:rPr>
                <w:sz w:val="20"/>
                <w:szCs w:val="20"/>
                <w:lang w:val="en-US"/>
              </w:rPr>
              <w:fldChar w:fldCharType="end"/>
            </w:r>
            <w:r w:rsidRPr="008F0B00">
              <w:rPr>
                <w:sz w:val="20"/>
                <w:szCs w:val="20"/>
                <w:lang w:val="en-US"/>
              </w:rPr>
            </w:r>
            <w:r w:rsidRPr="008F0B00">
              <w:rPr>
                <w:sz w:val="20"/>
                <w:szCs w:val="20"/>
                <w:lang w:val="en-US"/>
              </w:rPr>
              <w:fldChar w:fldCharType="separate"/>
            </w:r>
            <w:r w:rsidR="001D3C49" w:rsidRPr="001D3C49">
              <w:rPr>
                <w:noProof/>
                <w:sz w:val="20"/>
                <w:szCs w:val="20"/>
                <w:vertAlign w:val="superscript"/>
                <w:lang w:val="en-US"/>
              </w:rPr>
              <w:t>17,18</w:t>
            </w:r>
            <w:r w:rsidRPr="008F0B00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</w:tcPr>
          <w:p w14:paraId="772C99D4" w14:textId="7926D560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310AD169" w14:textId="77777777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34A65181" w14:textId="77777777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E12606" w:rsidRPr="008F0B00" w14:paraId="53D900B8" w14:textId="6B919448" w:rsidTr="009A2E13">
        <w:trPr>
          <w:gridAfter w:val="2"/>
          <w:wAfter w:w="210" w:type="dxa"/>
          <w:trHeight w:val="164"/>
        </w:trPr>
        <w:tc>
          <w:tcPr>
            <w:tcW w:w="2088" w:type="dxa"/>
          </w:tcPr>
          <w:p w14:paraId="466B2488" w14:textId="71314657" w:rsidR="00E12606" w:rsidRPr="008F0B00" w:rsidRDefault="00BB39EF" w:rsidP="00A82A8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odi_total_1</w:t>
            </w:r>
          </w:p>
        </w:tc>
        <w:tc>
          <w:tcPr>
            <w:tcW w:w="2790" w:type="dxa"/>
            <w:gridSpan w:val="2"/>
          </w:tcPr>
          <w:p w14:paraId="169D9C3A" w14:textId="1F64769E" w:rsidR="00E12606" w:rsidRPr="008F0B00" w:rsidRDefault="00E12606" w:rsidP="00A82A87">
            <w:pPr>
              <w:rPr>
                <w:sz w:val="20"/>
                <w:szCs w:val="20"/>
                <w:lang w:val="en-US"/>
              </w:rPr>
            </w:pPr>
            <w:proofErr w:type="spellStart"/>
            <w:r w:rsidRPr="008F0B00">
              <w:rPr>
                <w:sz w:val="20"/>
                <w:szCs w:val="20"/>
                <w:lang w:val="en-US"/>
              </w:rPr>
              <w:t>Oswestry</w:t>
            </w:r>
            <w:proofErr w:type="spellEnd"/>
            <w:r w:rsidRPr="008F0B00">
              <w:rPr>
                <w:sz w:val="20"/>
                <w:szCs w:val="20"/>
                <w:lang w:val="en-US"/>
              </w:rPr>
              <w:t xml:space="preserve"> Disability Index </w:t>
            </w:r>
            <w:r w:rsidR="00BB39EF">
              <w:rPr>
                <w:sz w:val="20"/>
                <w:szCs w:val="20"/>
                <w:lang w:val="en-US"/>
              </w:rPr>
              <w:t xml:space="preserve"> total score</w:t>
            </w:r>
          </w:p>
        </w:tc>
        <w:tc>
          <w:tcPr>
            <w:tcW w:w="1071" w:type="dxa"/>
          </w:tcPr>
          <w:p w14:paraId="3BC34F74" w14:textId="77777777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3686" w:type="dxa"/>
            <w:gridSpan w:val="3"/>
          </w:tcPr>
          <w:p w14:paraId="454E7E49" w14:textId="08979F34" w:rsidR="00E12606" w:rsidRPr="008F0B00" w:rsidRDefault="00E12606" w:rsidP="00BB39EF">
            <w:pPr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Range: 0-100, where 0= no disability and 100= 100% disability</w:t>
            </w:r>
          </w:p>
        </w:tc>
        <w:tc>
          <w:tcPr>
            <w:tcW w:w="1272" w:type="dxa"/>
            <w:gridSpan w:val="3"/>
          </w:tcPr>
          <w:p w14:paraId="1F7B1EC2" w14:textId="5D297413" w:rsidR="00E12606" w:rsidRPr="00157E17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157E17">
              <w:rPr>
                <w:sz w:val="20"/>
                <w:szCs w:val="20"/>
                <w:lang w:val="en-US"/>
              </w:rPr>
              <w:t>Co</w:t>
            </w:r>
          </w:p>
        </w:tc>
        <w:tc>
          <w:tcPr>
            <w:tcW w:w="425" w:type="dxa"/>
            <w:gridSpan w:val="3"/>
          </w:tcPr>
          <w:p w14:paraId="72B675BD" w14:textId="30FDA985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5CCFD9DB" w14:textId="77777777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2CE58CB0" w14:textId="254EE72A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7D530583" w14:textId="4D76F088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309B85AC" w14:textId="0B90BF4A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</w:tcPr>
          <w:p w14:paraId="17654D86" w14:textId="6D436320" w:rsidR="00E12606" w:rsidRPr="008F0B00" w:rsidRDefault="00E12606" w:rsidP="001D3C49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Hcm90bGU8L0F1dGhvcj48WWVhcj4yMDAzPC9ZZWFyPjxS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1D3C4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Hcm90bGU8L0F1dGhvcj48WWVhcj4yMDAzPC9ZZWFyPjxS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1D3C49">
              <w:rPr>
                <w:sz w:val="20"/>
                <w:szCs w:val="20"/>
                <w:lang w:val="en-US"/>
              </w:rPr>
            </w:r>
            <w:r w:rsidR="001D3C49">
              <w:rPr>
                <w:sz w:val="20"/>
                <w:szCs w:val="20"/>
                <w:lang w:val="en-US"/>
              </w:rPr>
              <w:fldChar w:fldCharType="end"/>
            </w:r>
            <w:r w:rsidRPr="008F0B00">
              <w:rPr>
                <w:sz w:val="20"/>
                <w:szCs w:val="20"/>
                <w:lang w:val="en-US"/>
              </w:rPr>
            </w:r>
            <w:r w:rsidRPr="008F0B00">
              <w:rPr>
                <w:sz w:val="20"/>
                <w:szCs w:val="20"/>
                <w:lang w:val="en-US"/>
              </w:rPr>
              <w:fldChar w:fldCharType="separate"/>
            </w:r>
            <w:r w:rsidR="001D3C49" w:rsidRPr="001D3C49">
              <w:rPr>
                <w:noProof/>
                <w:sz w:val="20"/>
                <w:szCs w:val="20"/>
                <w:vertAlign w:val="superscript"/>
                <w:lang w:val="en-US"/>
              </w:rPr>
              <w:t>19</w:t>
            </w:r>
            <w:r w:rsidRPr="008F0B00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</w:tcPr>
          <w:p w14:paraId="4217B021" w14:textId="2F0C477F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2013487F" w14:textId="77777777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4AF286DE" w14:textId="77777777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E12606" w:rsidRPr="008F0B00" w14:paraId="4474D347" w14:textId="552CBE1A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6B316782" w14:textId="77777777" w:rsidR="00E12606" w:rsidRDefault="00BB39EF" w:rsidP="00A82A8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bt_risk_1</w:t>
            </w:r>
          </w:p>
          <w:p w14:paraId="477AF9CE" w14:textId="77777777" w:rsidR="00BB39EF" w:rsidRDefault="00BB39EF" w:rsidP="00A82A87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02A188D6" w14:textId="77777777" w:rsidR="00BB39EF" w:rsidRDefault="00BB39EF" w:rsidP="00A82A87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3EF264EA" w14:textId="77777777" w:rsidR="00BB39EF" w:rsidRDefault="00BB39EF" w:rsidP="00A82A87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416411C9" w14:textId="26F16E87" w:rsidR="00BB39EF" w:rsidRDefault="00BB39EF" w:rsidP="00A82A8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bt_sub_1</w:t>
            </w:r>
          </w:p>
          <w:p w14:paraId="1729E8DE" w14:textId="3EF224DB" w:rsidR="00BB39EF" w:rsidRDefault="00BB39EF" w:rsidP="00A82A87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6A7CC457" w14:textId="528FDD94" w:rsidR="00BB39EF" w:rsidRDefault="00BB39EF" w:rsidP="00A82A87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74346B5A" w14:textId="1F6D3363" w:rsidR="00BB39EF" w:rsidRDefault="00BB39EF" w:rsidP="00A82A8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bt_sum_1</w:t>
            </w:r>
          </w:p>
          <w:p w14:paraId="3B592AAB" w14:textId="1415BC90" w:rsidR="008E22F4" w:rsidRDefault="008E22F4" w:rsidP="00A82A87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20EFA2DA" w14:textId="6F01FC82" w:rsidR="008E22F4" w:rsidRDefault="008E22F4" w:rsidP="00A82A87">
            <w:pPr>
              <w:jc w:val="both"/>
              <w:rPr>
                <w:sz w:val="20"/>
                <w:szCs w:val="20"/>
                <w:lang w:val="en-US"/>
              </w:rPr>
            </w:pPr>
            <w:proofErr w:type="spellStart"/>
            <w:r>
              <w:rPr>
                <w:sz w:val="20"/>
                <w:szCs w:val="20"/>
                <w:lang w:val="en-US"/>
              </w:rPr>
              <w:t>sbt_q</w:t>
            </w:r>
            <w:proofErr w:type="spellEnd"/>
            <w:r>
              <w:rPr>
                <w:sz w:val="20"/>
                <w:szCs w:val="20"/>
                <w:lang w:val="en-US"/>
              </w:rPr>
              <w:t>*</w:t>
            </w:r>
          </w:p>
          <w:p w14:paraId="75B08916" w14:textId="77777777" w:rsidR="00BB39EF" w:rsidRDefault="00BB39EF" w:rsidP="00A82A87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20527A69" w14:textId="77777777" w:rsidR="00BB39EF" w:rsidRDefault="00BB39EF" w:rsidP="00A82A87">
            <w:pPr>
              <w:jc w:val="both"/>
              <w:rPr>
                <w:sz w:val="20"/>
                <w:szCs w:val="20"/>
                <w:lang w:val="en-US"/>
              </w:rPr>
            </w:pPr>
          </w:p>
          <w:p w14:paraId="583736EB" w14:textId="7A977AE4" w:rsidR="00BB39EF" w:rsidRPr="008F0B00" w:rsidRDefault="00BB39EF" w:rsidP="00A82A87">
            <w:pPr>
              <w:jc w:val="both"/>
              <w:rPr>
                <w:sz w:val="20"/>
                <w:szCs w:val="20"/>
                <w:lang w:val="en-US"/>
              </w:rPr>
            </w:pPr>
          </w:p>
        </w:tc>
        <w:tc>
          <w:tcPr>
            <w:tcW w:w="2790" w:type="dxa"/>
            <w:gridSpan w:val="2"/>
          </w:tcPr>
          <w:p w14:paraId="2E1CEF66" w14:textId="77777777" w:rsidR="00E12606" w:rsidRDefault="00E12606" w:rsidP="00BB39EF">
            <w:pPr>
              <w:rPr>
                <w:sz w:val="20"/>
                <w:szCs w:val="20"/>
                <w:lang w:val="en-US"/>
              </w:rPr>
            </w:pPr>
            <w:proofErr w:type="spellStart"/>
            <w:r w:rsidRPr="008F0B00">
              <w:rPr>
                <w:sz w:val="20"/>
                <w:szCs w:val="20"/>
                <w:lang w:val="en-US"/>
              </w:rPr>
              <w:t>Keele</w:t>
            </w:r>
            <w:proofErr w:type="spellEnd"/>
            <w:r w:rsidRPr="008F0B00">
              <w:rPr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8F0B00">
              <w:rPr>
                <w:sz w:val="20"/>
                <w:szCs w:val="20"/>
                <w:lang w:val="en-US"/>
              </w:rPr>
              <w:t>STarTBack</w:t>
            </w:r>
            <w:proofErr w:type="spellEnd"/>
            <w:r w:rsidRPr="008F0B00">
              <w:rPr>
                <w:sz w:val="20"/>
                <w:szCs w:val="20"/>
                <w:lang w:val="en-US"/>
              </w:rPr>
              <w:t xml:space="preserve"> s</w:t>
            </w:r>
            <w:r w:rsidR="00BB39EF">
              <w:rPr>
                <w:sz w:val="20"/>
                <w:szCs w:val="20"/>
                <w:lang w:val="en-US"/>
              </w:rPr>
              <w:t xml:space="preserve">creening tool </w:t>
            </w:r>
            <w:r w:rsidR="00BB39EF" w:rsidRPr="00BB39EF">
              <w:rPr>
                <w:b/>
                <w:sz w:val="20"/>
                <w:szCs w:val="20"/>
                <w:lang w:val="en-US"/>
              </w:rPr>
              <w:t>risk groups</w:t>
            </w:r>
            <w:r w:rsidRPr="008F0B00">
              <w:rPr>
                <w:sz w:val="20"/>
                <w:szCs w:val="20"/>
                <w:lang w:val="en-US"/>
              </w:rPr>
              <w:t xml:space="preserve"> </w:t>
            </w:r>
          </w:p>
          <w:p w14:paraId="266C358F" w14:textId="77777777" w:rsidR="00BB39EF" w:rsidRDefault="00BB39EF" w:rsidP="00BB39EF">
            <w:pPr>
              <w:rPr>
                <w:sz w:val="20"/>
                <w:szCs w:val="20"/>
                <w:lang w:val="en-US"/>
              </w:rPr>
            </w:pPr>
          </w:p>
          <w:p w14:paraId="5CEB23F9" w14:textId="77777777" w:rsidR="00BB39EF" w:rsidRDefault="00BB39EF" w:rsidP="00BB39EF">
            <w:pPr>
              <w:rPr>
                <w:sz w:val="20"/>
                <w:szCs w:val="20"/>
                <w:lang w:val="en-US"/>
              </w:rPr>
            </w:pPr>
          </w:p>
          <w:p w14:paraId="28F53DA7" w14:textId="77777777" w:rsidR="00BB39EF" w:rsidRDefault="00BB39EF" w:rsidP="00BB39EF">
            <w:pPr>
              <w:rPr>
                <w:sz w:val="20"/>
                <w:szCs w:val="20"/>
                <w:lang w:val="en-US"/>
              </w:rPr>
            </w:pPr>
            <w:proofErr w:type="spellStart"/>
            <w:r w:rsidRPr="008F0B00">
              <w:rPr>
                <w:sz w:val="20"/>
                <w:szCs w:val="20"/>
                <w:lang w:val="en-US"/>
              </w:rPr>
              <w:t>Keele</w:t>
            </w:r>
            <w:proofErr w:type="spellEnd"/>
            <w:r w:rsidRPr="008F0B00">
              <w:rPr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8F0B00">
              <w:rPr>
                <w:sz w:val="20"/>
                <w:szCs w:val="20"/>
                <w:lang w:val="en-US"/>
              </w:rPr>
              <w:t>STarTBack</w:t>
            </w:r>
            <w:proofErr w:type="spellEnd"/>
            <w:r w:rsidRPr="008F0B00">
              <w:rPr>
                <w:sz w:val="20"/>
                <w:szCs w:val="20"/>
                <w:lang w:val="en-US"/>
              </w:rPr>
              <w:t xml:space="preserve"> s</w:t>
            </w:r>
            <w:r>
              <w:rPr>
                <w:sz w:val="20"/>
                <w:szCs w:val="20"/>
                <w:lang w:val="en-US"/>
              </w:rPr>
              <w:t>creening tool</w:t>
            </w:r>
          </w:p>
          <w:p w14:paraId="15BB208A" w14:textId="77777777" w:rsidR="00BB39EF" w:rsidRDefault="00BB39EF" w:rsidP="00BB39EF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Psychological score</w:t>
            </w:r>
          </w:p>
          <w:p w14:paraId="1A6312B0" w14:textId="77777777" w:rsidR="00BB39EF" w:rsidRDefault="00BB39EF" w:rsidP="00BB39EF">
            <w:pPr>
              <w:rPr>
                <w:sz w:val="20"/>
                <w:szCs w:val="20"/>
                <w:lang w:val="en-US"/>
              </w:rPr>
            </w:pPr>
          </w:p>
          <w:p w14:paraId="26B7FD6D" w14:textId="77777777" w:rsidR="00BB39EF" w:rsidRDefault="00BB39EF" w:rsidP="00BB39EF">
            <w:pPr>
              <w:rPr>
                <w:sz w:val="20"/>
                <w:szCs w:val="20"/>
                <w:lang w:val="en-US"/>
              </w:rPr>
            </w:pPr>
            <w:proofErr w:type="spellStart"/>
            <w:r w:rsidRPr="008F0B00">
              <w:rPr>
                <w:sz w:val="20"/>
                <w:szCs w:val="20"/>
                <w:lang w:val="en-US"/>
              </w:rPr>
              <w:t>Keele</w:t>
            </w:r>
            <w:proofErr w:type="spellEnd"/>
            <w:r w:rsidRPr="008F0B00">
              <w:rPr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8F0B00">
              <w:rPr>
                <w:sz w:val="20"/>
                <w:szCs w:val="20"/>
                <w:lang w:val="en-US"/>
              </w:rPr>
              <w:t>STarTBack</w:t>
            </w:r>
            <w:proofErr w:type="spellEnd"/>
            <w:r w:rsidRPr="008F0B00">
              <w:rPr>
                <w:sz w:val="20"/>
                <w:szCs w:val="20"/>
                <w:lang w:val="en-US"/>
              </w:rPr>
              <w:t xml:space="preserve"> s</w:t>
            </w:r>
            <w:r>
              <w:rPr>
                <w:sz w:val="20"/>
                <w:szCs w:val="20"/>
                <w:lang w:val="en-US"/>
              </w:rPr>
              <w:t>creening tool</w:t>
            </w:r>
          </w:p>
          <w:p w14:paraId="5ABAF8F6" w14:textId="77777777" w:rsidR="00BB39EF" w:rsidRDefault="00BB39EF" w:rsidP="00BB39EF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Total score</w:t>
            </w:r>
          </w:p>
          <w:p w14:paraId="7C01CA53" w14:textId="77777777" w:rsidR="008E22F4" w:rsidRDefault="008E22F4" w:rsidP="008E22F4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Single items from the </w:t>
            </w:r>
            <w:proofErr w:type="spellStart"/>
            <w:r w:rsidRPr="008F0B00">
              <w:rPr>
                <w:sz w:val="20"/>
                <w:szCs w:val="20"/>
                <w:lang w:val="en-US"/>
              </w:rPr>
              <w:t>Keele</w:t>
            </w:r>
            <w:proofErr w:type="spellEnd"/>
            <w:r w:rsidRPr="008F0B00">
              <w:rPr>
                <w:sz w:val="20"/>
                <w:szCs w:val="20"/>
                <w:lang w:val="en-US"/>
              </w:rPr>
              <w:t xml:space="preserve"> </w:t>
            </w:r>
            <w:proofErr w:type="spellStart"/>
            <w:r w:rsidRPr="008F0B00">
              <w:rPr>
                <w:sz w:val="20"/>
                <w:szCs w:val="20"/>
                <w:lang w:val="en-US"/>
              </w:rPr>
              <w:t>STarTBack</w:t>
            </w:r>
            <w:proofErr w:type="spellEnd"/>
            <w:r w:rsidRPr="008F0B00">
              <w:rPr>
                <w:sz w:val="20"/>
                <w:szCs w:val="20"/>
                <w:lang w:val="en-US"/>
              </w:rPr>
              <w:t xml:space="preserve"> s</w:t>
            </w:r>
            <w:r>
              <w:rPr>
                <w:sz w:val="20"/>
                <w:szCs w:val="20"/>
                <w:lang w:val="en-US"/>
              </w:rPr>
              <w:t>creening tool</w:t>
            </w:r>
          </w:p>
          <w:p w14:paraId="14A730CF" w14:textId="2A05F562" w:rsidR="008E22F4" w:rsidRPr="008F0B00" w:rsidRDefault="008E22F4" w:rsidP="00BB39EF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071" w:type="dxa"/>
          </w:tcPr>
          <w:p w14:paraId="55B3837E" w14:textId="77777777" w:rsidR="00E12606" w:rsidRDefault="00BB39EF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3</w:t>
            </w:r>
          </w:p>
          <w:p w14:paraId="0B687823" w14:textId="77777777" w:rsidR="00BB39EF" w:rsidRDefault="00BB39EF" w:rsidP="00A82A87">
            <w:pPr>
              <w:rPr>
                <w:sz w:val="20"/>
                <w:szCs w:val="20"/>
                <w:lang w:val="en-US"/>
              </w:rPr>
            </w:pPr>
          </w:p>
          <w:p w14:paraId="30B9BA82" w14:textId="77777777" w:rsidR="00BB39EF" w:rsidRDefault="00BB39EF" w:rsidP="00A82A87">
            <w:pPr>
              <w:rPr>
                <w:sz w:val="20"/>
                <w:szCs w:val="20"/>
                <w:lang w:val="en-US"/>
              </w:rPr>
            </w:pPr>
          </w:p>
          <w:p w14:paraId="580D1BFD" w14:textId="77777777" w:rsidR="00BB39EF" w:rsidRDefault="00BB39EF" w:rsidP="00A82A87">
            <w:pPr>
              <w:rPr>
                <w:sz w:val="20"/>
                <w:szCs w:val="20"/>
                <w:lang w:val="en-US"/>
              </w:rPr>
            </w:pPr>
          </w:p>
          <w:p w14:paraId="2B30C2D7" w14:textId="77777777" w:rsidR="00BB39EF" w:rsidRDefault="00BB39EF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5</w:t>
            </w:r>
          </w:p>
          <w:p w14:paraId="15A54B2E" w14:textId="77777777" w:rsidR="00BB39EF" w:rsidRDefault="00BB39EF" w:rsidP="00A82A87">
            <w:pPr>
              <w:rPr>
                <w:sz w:val="20"/>
                <w:szCs w:val="20"/>
                <w:lang w:val="en-US"/>
              </w:rPr>
            </w:pPr>
          </w:p>
          <w:p w14:paraId="6D6B041F" w14:textId="77777777" w:rsidR="00BB39EF" w:rsidRDefault="00BB39EF" w:rsidP="00A82A87">
            <w:pPr>
              <w:rPr>
                <w:sz w:val="20"/>
                <w:szCs w:val="20"/>
                <w:lang w:val="en-US"/>
              </w:rPr>
            </w:pPr>
          </w:p>
          <w:p w14:paraId="000591B5" w14:textId="77777777" w:rsidR="00BB39EF" w:rsidRDefault="00BB39EF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9</w:t>
            </w:r>
          </w:p>
          <w:p w14:paraId="0DE78AE9" w14:textId="77777777" w:rsidR="008E22F4" w:rsidRDefault="008E22F4" w:rsidP="00A82A87">
            <w:pPr>
              <w:rPr>
                <w:sz w:val="20"/>
                <w:szCs w:val="20"/>
                <w:lang w:val="en-US"/>
              </w:rPr>
            </w:pPr>
          </w:p>
          <w:p w14:paraId="3E9C0953" w14:textId="77777777" w:rsidR="008E22F4" w:rsidRDefault="008E22F4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</w:t>
            </w:r>
          </w:p>
          <w:p w14:paraId="003D0921" w14:textId="73A1156E" w:rsidR="008E22F4" w:rsidRPr="008F0B00" w:rsidRDefault="008E22F4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</w:t>
            </w:r>
          </w:p>
        </w:tc>
        <w:tc>
          <w:tcPr>
            <w:tcW w:w="3686" w:type="dxa"/>
            <w:gridSpan w:val="3"/>
          </w:tcPr>
          <w:p w14:paraId="6D55250C" w14:textId="23E2F54F" w:rsidR="00BB39EF" w:rsidRDefault="00BB39EF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 Low risk</w:t>
            </w:r>
          </w:p>
          <w:p w14:paraId="54E993B7" w14:textId="2E6ACD55" w:rsidR="00BB39EF" w:rsidRDefault="00BB39EF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= Medium risk</w:t>
            </w:r>
          </w:p>
          <w:p w14:paraId="5253F651" w14:textId="5D9D1E23" w:rsidR="00BB39EF" w:rsidRDefault="00BB39EF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= High risk</w:t>
            </w:r>
          </w:p>
          <w:p w14:paraId="59D42D3E" w14:textId="77777777" w:rsidR="00BB39EF" w:rsidRDefault="00BB39EF" w:rsidP="00A82A87">
            <w:pPr>
              <w:rPr>
                <w:sz w:val="20"/>
                <w:szCs w:val="20"/>
                <w:lang w:val="en-US"/>
              </w:rPr>
            </w:pPr>
          </w:p>
          <w:p w14:paraId="203FE557" w14:textId="516432A5" w:rsidR="00BB39EF" w:rsidRDefault="00BB39EF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Range 0-5</w:t>
            </w:r>
          </w:p>
          <w:p w14:paraId="59CFA65F" w14:textId="77777777" w:rsidR="00BB39EF" w:rsidRDefault="00BB39EF" w:rsidP="00A82A87">
            <w:pPr>
              <w:rPr>
                <w:sz w:val="20"/>
                <w:szCs w:val="20"/>
                <w:lang w:val="en-US"/>
              </w:rPr>
            </w:pPr>
          </w:p>
          <w:p w14:paraId="5130A7C3" w14:textId="77777777" w:rsidR="00BB39EF" w:rsidRDefault="00BB39EF" w:rsidP="00A82A87">
            <w:pPr>
              <w:rPr>
                <w:sz w:val="20"/>
                <w:szCs w:val="20"/>
                <w:lang w:val="en-US"/>
              </w:rPr>
            </w:pPr>
          </w:p>
          <w:p w14:paraId="12599D1C" w14:textId="2C8A8995" w:rsidR="00E12606" w:rsidRDefault="00BB39EF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Range: 0-9</w:t>
            </w:r>
          </w:p>
          <w:p w14:paraId="59CCDFC9" w14:textId="43D747B7" w:rsidR="008E22F4" w:rsidRDefault="008E22F4" w:rsidP="00A82A87">
            <w:pPr>
              <w:rPr>
                <w:sz w:val="20"/>
                <w:szCs w:val="20"/>
                <w:lang w:val="en-US"/>
              </w:rPr>
            </w:pPr>
          </w:p>
          <w:p w14:paraId="34E71391" w14:textId="53E6B369" w:rsidR="008E22F4" w:rsidRDefault="008E22F4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= No</w:t>
            </w:r>
          </w:p>
          <w:p w14:paraId="547DB782" w14:textId="1CEC320C" w:rsidR="008E22F4" w:rsidRDefault="008E22F4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Yes</w:t>
            </w:r>
          </w:p>
          <w:p w14:paraId="2C48BF7E" w14:textId="5AEE5131" w:rsidR="007726CC" w:rsidRPr="008F0B00" w:rsidRDefault="007726CC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ee labels in the dataset for explanation of content</w:t>
            </w:r>
          </w:p>
          <w:p w14:paraId="6D02BD48" w14:textId="400B7378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72" w:type="dxa"/>
            <w:gridSpan w:val="3"/>
          </w:tcPr>
          <w:p w14:paraId="7501EF6B" w14:textId="77777777" w:rsidR="00E12606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Ca</w:t>
            </w:r>
          </w:p>
          <w:p w14:paraId="33ACA6A6" w14:textId="77777777" w:rsidR="00BB39EF" w:rsidRDefault="00BB39EF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  <w:p w14:paraId="02BD61A6" w14:textId="77777777" w:rsidR="00BB39EF" w:rsidRDefault="00BB39EF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  <w:p w14:paraId="5E121670" w14:textId="77777777" w:rsidR="00BB39EF" w:rsidRDefault="00BB39EF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  <w:p w14:paraId="6EE2EA15" w14:textId="77777777" w:rsidR="00BB39EF" w:rsidRDefault="00BB39EF" w:rsidP="00A82A8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o</w:t>
            </w:r>
          </w:p>
          <w:p w14:paraId="1887E509" w14:textId="77777777" w:rsidR="008E22F4" w:rsidRDefault="008E22F4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  <w:p w14:paraId="2C5D9C9A" w14:textId="77777777" w:rsidR="008E22F4" w:rsidRDefault="008E22F4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  <w:p w14:paraId="38EFE967" w14:textId="77777777" w:rsidR="008E22F4" w:rsidRDefault="008E22F4" w:rsidP="00A82A8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o</w:t>
            </w:r>
          </w:p>
          <w:p w14:paraId="1DBF86E6" w14:textId="77777777" w:rsidR="00467B62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  <w:p w14:paraId="46A3B1BE" w14:textId="12D84847" w:rsidR="00467B62" w:rsidRPr="008F0B00" w:rsidRDefault="00467B62" w:rsidP="00A82A87">
            <w:pPr>
              <w:jc w:val="center"/>
              <w:rPr>
                <w:color w:val="FF0000"/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a</w:t>
            </w:r>
          </w:p>
        </w:tc>
        <w:tc>
          <w:tcPr>
            <w:tcW w:w="425" w:type="dxa"/>
            <w:gridSpan w:val="3"/>
          </w:tcPr>
          <w:p w14:paraId="2A40C576" w14:textId="1BDDD1CB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11E409AD" w14:textId="77777777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7453E219" w14:textId="77777777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6" w:type="dxa"/>
            <w:gridSpan w:val="3"/>
          </w:tcPr>
          <w:p w14:paraId="5115D862" w14:textId="77777777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47" w:type="dxa"/>
            <w:gridSpan w:val="3"/>
          </w:tcPr>
          <w:p w14:paraId="73FD9311" w14:textId="16A3F027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687" w:type="dxa"/>
            <w:gridSpan w:val="3"/>
          </w:tcPr>
          <w:p w14:paraId="5942AA7D" w14:textId="60B892D2" w:rsidR="00E12606" w:rsidRPr="00C03D97" w:rsidRDefault="00E12606" w:rsidP="001D3C49">
            <w:pPr>
              <w:jc w:val="center"/>
              <w:rPr>
                <w:sz w:val="20"/>
                <w:szCs w:val="20"/>
                <w:lang w:val="en-US"/>
              </w:rPr>
            </w:pPr>
            <w:r w:rsidRPr="00C03D97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IaWxsPC9BdXRob3I+PFllYXI+MjAwODwvWWVhcj48UmVj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 </w:instrText>
            </w:r>
            <w:r w:rsidR="001D3C49">
              <w:rPr>
                <w:sz w:val="20"/>
                <w:szCs w:val="20"/>
                <w:lang w:val="en-US"/>
              </w:rPr>
              <w:fldChar w:fldCharType="begin">
                <w:fldData xml:space="preserve">PEVuZE5vdGU+PENpdGU+PEF1dGhvcj5IaWxsPC9BdXRob3I+PFllYXI+MjAwODwvWWVhcj48UmVj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</w:fldData>
              </w:fldChar>
            </w:r>
            <w:r w:rsidR="001D3C49">
              <w:rPr>
                <w:sz w:val="20"/>
                <w:szCs w:val="20"/>
                <w:lang w:val="en-US"/>
              </w:rPr>
              <w:instrText xml:space="preserve"> ADDIN EN.CITE.DATA </w:instrText>
            </w:r>
            <w:r w:rsidR="001D3C49">
              <w:rPr>
                <w:sz w:val="20"/>
                <w:szCs w:val="20"/>
                <w:lang w:val="en-US"/>
              </w:rPr>
            </w:r>
            <w:r w:rsidR="001D3C49">
              <w:rPr>
                <w:sz w:val="20"/>
                <w:szCs w:val="20"/>
                <w:lang w:val="en-US"/>
              </w:rPr>
              <w:fldChar w:fldCharType="end"/>
            </w:r>
            <w:r w:rsidRPr="00C03D97">
              <w:rPr>
                <w:sz w:val="20"/>
                <w:szCs w:val="20"/>
                <w:lang w:val="en-US"/>
              </w:rPr>
            </w:r>
            <w:r w:rsidRPr="00C03D97">
              <w:rPr>
                <w:sz w:val="20"/>
                <w:szCs w:val="20"/>
                <w:lang w:val="en-US"/>
              </w:rPr>
              <w:fldChar w:fldCharType="separate"/>
            </w:r>
            <w:r w:rsidR="001D3C49" w:rsidRPr="001D3C49">
              <w:rPr>
                <w:noProof/>
                <w:sz w:val="20"/>
                <w:szCs w:val="20"/>
                <w:vertAlign w:val="superscript"/>
                <w:lang w:val="en-US"/>
              </w:rPr>
              <w:t>20</w:t>
            </w:r>
            <w:r w:rsidRPr="00C03D97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</w:tcPr>
          <w:p w14:paraId="43B0C3D2" w14:textId="6971A681" w:rsidR="00E12606" w:rsidRPr="00C03D97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C03D97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5108F511" w14:textId="77777777" w:rsidR="00E12606" w:rsidRPr="00C03D97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3085C1EA" w14:textId="77777777" w:rsidR="00E12606" w:rsidRPr="00C03D97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E12606" w:rsidRPr="008F0B00" w14:paraId="7959AB4E" w14:textId="166CF904" w:rsidTr="009A2E13">
        <w:trPr>
          <w:gridAfter w:val="2"/>
          <w:wAfter w:w="210" w:type="dxa"/>
          <w:trHeight w:val="156"/>
        </w:trPr>
        <w:tc>
          <w:tcPr>
            <w:tcW w:w="2088" w:type="dxa"/>
          </w:tcPr>
          <w:p w14:paraId="4AE36C99" w14:textId="61B5C5C2" w:rsidR="00E12606" w:rsidRPr="008F0B00" w:rsidRDefault="00467B62" w:rsidP="00A82A8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spadi_total_1</w:t>
            </w:r>
          </w:p>
        </w:tc>
        <w:tc>
          <w:tcPr>
            <w:tcW w:w="2790" w:type="dxa"/>
            <w:gridSpan w:val="2"/>
          </w:tcPr>
          <w:p w14:paraId="11CA1435" w14:textId="0C7F4675" w:rsidR="00E12606" w:rsidRPr="008F0B00" w:rsidRDefault="00E12606" w:rsidP="00A82A8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Shoulder Pain and Disability Index</w:t>
            </w:r>
            <w:r w:rsidR="00467B62">
              <w:rPr>
                <w:sz w:val="20"/>
                <w:szCs w:val="20"/>
                <w:lang w:val="en-US"/>
              </w:rPr>
              <w:t xml:space="preserve"> total score</w:t>
            </w:r>
          </w:p>
        </w:tc>
        <w:tc>
          <w:tcPr>
            <w:tcW w:w="1071" w:type="dxa"/>
          </w:tcPr>
          <w:p w14:paraId="02E7A7D1" w14:textId="51335B94" w:rsidR="00E12606" w:rsidRPr="008F0B00" w:rsidRDefault="00467B62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100</w:t>
            </w:r>
          </w:p>
        </w:tc>
        <w:tc>
          <w:tcPr>
            <w:tcW w:w="3686" w:type="dxa"/>
            <w:gridSpan w:val="3"/>
          </w:tcPr>
          <w:p w14:paraId="1075FAF1" w14:textId="4093D88E" w:rsidR="00E12606" w:rsidRPr="008F0B00" w:rsidRDefault="00E12606" w:rsidP="00A82A8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Range: 0-100, where 0= no disability and 100= 100% disability</w:t>
            </w:r>
          </w:p>
        </w:tc>
        <w:tc>
          <w:tcPr>
            <w:tcW w:w="1272" w:type="dxa"/>
            <w:gridSpan w:val="3"/>
          </w:tcPr>
          <w:p w14:paraId="1928A02F" w14:textId="057CFDCA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C</w:t>
            </w:r>
            <w:r>
              <w:rPr>
                <w:sz w:val="20"/>
                <w:szCs w:val="20"/>
                <w:lang w:val="en-US"/>
              </w:rPr>
              <w:t>o</w:t>
            </w:r>
          </w:p>
        </w:tc>
        <w:tc>
          <w:tcPr>
            <w:tcW w:w="425" w:type="dxa"/>
            <w:gridSpan w:val="3"/>
          </w:tcPr>
          <w:p w14:paraId="4695DA21" w14:textId="13F23BB4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7DDE0085" w14:textId="77777777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48C6FB08" w14:textId="7F23394A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1499408B" w14:textId="6A41C5FC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564DD7C8" w14:textId="5B40A1A0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</w:tcPr>
          <w:p w14:paraId="035BF1D8" w14:textId="2C1BA7AD" w:rsidR="00E12606" w:rsidRPr="00C03D97" w:rsidRDefault="00E12606" w:rsidP="001D3C49">
            <w:pPr>
              <w:jc w:val="center"/>
              <w:rPr>
                <w:sz w:val="20"/>
                <w:szCs w:val="20"/>
                <w:lang w:val="en-US"/>
              </w:rPr>
            </w:pPr>
            <w:r w:rsidRPr="00C03D97">
              <w:rPr>
                <w:sz w:val="20"/>
                <w:szCs w:val="20"/>
                <w:lang w:val="en-US"/>
              </w:rPr>
              <w:fldChar w:fldCharType="begin"/>
            </w:r>
            <w:r w:rsidR="001D3C49">
              <w:rPr>
                <w:sz w:val="20"/>
                <w:szCs w:val="20"/>
                <w:lang w:val="en-US"/>
              </w:rPr>
              <w:instrText xml:space="preserve"> ADDIN EN.CITE &lt;EndNote&gt;&lt;Cite&gt;&lt;Author&gt;Roach&lt;/Author&gt;&lt;Year&gt;1991&lt;/Year&gt;&lt;RecNum&gt;1866&lt;/RecNum&gt;&lt;DisplayText&gt;&lt;style face="superscript"&gt;21&lt;/style&gt;&lt;/DisplayText&gt;&lt;record&gt;&lt;rec-number&gt;1866&lt;/rec-number&gt;&lt;foreign-keys&gt;&lt;key app="EN" db-id="ataawp5s45azsgesfdp5ap9mvx9sape2592f" timestamp="1462880021"&gt;1866&lt;/key&gt;&lt;/foreign-keys&gt;&lt;ref-type name="Journal Article"&gt;17&lt;/ref-type&gt;&lt;contributors&gt;&lt;authors&gt;&lt;author&gt;Roach, K. E.&lt;/author&gt;&lt;author&gt;Budiman-Mak, E.&lt;/author&gt;&lt;author&gt;Songsiridej, N.&lt;/author&gt;&lt;author&gt;Lertratanakul, Y.&lt;/author&gt;&lt;/authors&gt;&lt;/contributors&gt;&lt;auth-address&gt;University of Miami School of Medicine, Division of Physical Therapy, 5915 Ponce de Leon Boulevard, 5th Floor, Coral Gables, FL 33146, USA.&lt;/auth-address&gt;&lt;titles&gt;&lt;title&gt;Development of a shoulder pain and disability index&lt;/title&gt;&lt;secondary-title&gt;Arthritis Care Res&lt;/secondary-title&gt;&lt;alt-title&gt;Arthritis care and research : the official journal of the Arthritis Health Professions Association&lt;/alt-title&gt;&lt;/titles&gt;&lt;periodical&gt;&lt;full-title&gt;Arthritis Care and Research&lt;/full-title&gt;&lt;abbr-1&gt;Arthritis Care Res.&lt;/abbr-1&gt;&lt;abbr-2&gt;Arthritis Care Res&lt;/abbr-2&gt;&lt;abbr-3&gt;Arthritis Care &amp;amp; Research&lt;/abbr-3&gt;&lt;/periodical&gt;&lt;pages&gt;143-9&lt;/pages&gt;&lt;volume&gt;4&lt;/volume&gt;&lt;number&gt;4&lt;/number&gt;&lt;edition&gt;1991/12/01&lt;/edition&gt;&lt;keywords&gt;&lt;keyword&gt;Activities of Daily Living&lt;/keyword&gt;&lt;keyword&gt;Adult&lt;/keyword&gt;&lt;keyword&gt;Aged&lt;/keyword&gt;&lt;keyword&gt;*Disability Evaluation&lt;/keyword&gt;&lt;keyword&gt;Humans&lt;/keyword&gt;&lt;keyword&gt;Male&lt;/keyword&gt;&lt;keyword&gt;Middle Aged&lt;/keyword&gt;&lt;keyword&gt;Pain Measurement/methods/*standards&lt;/keyword&gt;&lt;keyword&gt;Reproducibility of Results&lt;/keyword&gt;&lt;keyword&gt;Shoulder Joint&lt;/keyword&gt;&lt;keyword&gt;Shoulder Pain/*diagnosis/rehabilitation&lt;/keyword&gt;&lt;/keywords&gt;&lt;dates&gt;&lt;year&gt;1991&lt;/year&gt;&lt;pub-dates&gt;&lt;date&gt;Dec&lt;/date&gt;&lt;/pub-dates&gt;&lt;/dates&gt;&lt;isbn&gt;0893-7524 (Print)&amp;#xD;0893-7524&lt;/isbn&gt;&lt;accession-num&gt;11188601&lt;/accession-num&gt;&lt;urls&gt;&lt;/urls&gt;&lt;remote-database-provider&gt;NLM&lt;/remote-database-provider&gt;&lt;language&gt;eng&lt;/language&gt;&lt;/record&gt;&lt;/Cite&gt;&lt;/EndNote&gt;</w:instrText>
            </w:r>
            <w:r w:rsidRPr="00C03D97">
              <w:rPr>
                <w:sz w:val="20"/>
                <w:szCs w:val="20"/>
                <w:lang w:val="en-US"/>
              </w:rPr>
              <w:fldChar w:fldCharType="separate"/>
            </w:r>
            <w:r w:rsidR="001D3C49" w:rsidRPr="001D3C49">
              <w:rPr>
                <w:noProof/>
                <w:sz w:val="20"/>
                <w:szCs w:val="20"/>
                <w:vertAlign w:val="superscript"/>
                <w:lang w:val="en-US"/>
              </w:rPr>
              <w:t>21</w:t>
            </w:r>
            <w:r w:rsidRPr="00C03D97">
              <w:rPr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</w:tcPr>
          <w:p w14:paraId="3131877F" w14:textId="12C666A6" w:rsidR="00E12606" w:rsidRPr="00C03D97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C03D97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</w:tcPr>
          <w:p w14:paraId="3FE3DF70" w14:textId="77777777" w:rsidR="00E12606" w:rsidRPr="00C03D97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</w:tcPr>
          <w:p w14:paraId="6D99BB1C" w14:textId="77777777" w:rsidR="00E12606" w:rsidRPr="00C03D97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9A2E13" w:rsidRPr="008F0B00" w14:paraId="511CCCCB" w14:textId="00FF371A" w:rsidTr="009A2E13">
        <w:trPr>
          <w:gridAfter w:val="2"/>
          <w:wAfter w:w="210" w:type="dxa"/>
          <w:trHeight w:val="508"/>
        </w:trPr>
        <w:tc>
          <w:tcPr>
            <w:tcW w:w="2088" w:type="dxa"/>
            <w:shd w:val="clear" w:color="auto" w:fill="FFFFFF" w:themeFill="background1"/>
          </w:tcPr>
          <w:p w14:paraId="76138051" w14:textId="077DAC63" w:rsidR="00E12606" w:rsidRPr="008F0B00" w:rsidRDefault="00B11691" w:rsidP="00A82A8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isi_total_1</w:t>
            </w:r>
          </w:p>
        </w:tc>
        <w:tc>
          <w:tcPr>
            <w:tcW w:w="2790" w:type="dxa"/>
            <w:gridSpan w:val="2"/>
            <w:shd w:val="clear" w:color="auto" w:fill="FFFFFF" w:themeFill="background1"/>
          </w:tcPr>
          <w:p w14:paraId="7D2812C2" w14:textId="213CA3FE" w:rsidR="00E12606" w:rsidRPr="008F0B00" w:rsidRDefault="00E12606" w:rsidP="00A82A8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Insomnia Severity Index, 7 items</w:t>
            </w:r>
          </w:p>
        </w:tc>
        <w:tc>
          <w:tcPr>
            <w:tcW w:w="1071" w:type="dxa"/>
            <w:shd w:val="clear" w:color="auto" w:fill="FFFFFF" w:themeFill="background1"/>
          </w:tcPr>
          <w:p w14:paraId="5876D6E3" w14:textId="564BE592" w:rsidR="00E12606" w:rsidRPr="008F0B00" w:rsidRDefault="00B11691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0-28</w:t>
            </w:r>
          </w:p>
        </w:tc>
        <w:tc>
          <w:tcPr>
            <w:tcW w:w="3686" w:type="dxa"/>
            <w:gridSpan w:val="3"/>
            <w:shd w:val="clear" w:color="auto" w:fill="FFFFFF" w:themeFill="background1"/>
          </w:tcPr>
          <w:p w14:paraId="332E26E1" w14:textId="53E61AD4" w:rsidR="00E12606" w:rsidRPr="008F0B00" w:rsidRDefault="00E12606" w:rsidP="00A82A8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Range: 0-28, where higher scores indicate greater insomnia severity</w:t>
            </w:r>
          </w:p>
        </w:tc>
        <w:tc>
          <w:tcPr>
            <w:tcW w:w="1272" w:type="dxa"/>
            <w:gridSpan w:val="3"/>
            <w:shd w:val="clear" w:color="auto" w:fill="FFFFFF" w:themeFill="background1"/>
          </w:tcPr>
          <w:p w14:paraId="6DF7DBA9" w14:textId="0A28AFD2" w:rsidR="00E12606" w:rsidRPr="00B11951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B11951">
              <w:rPr>
                <w:sz w:val="20"/>
                <w:szCs w:val="20"/>
                <w:lang w:val="en-US"/>
              </w:rPr>
              <w:t>C</w:t>
            </w:r>
            <w:r>
              <w:rPr>
                <w:sz w:val="20"/>
                <w:szCs w:val="20"/>
                <w:lang w:val="en-US"/>
              </w:rPr>
              <w:t>o</w:t>
            </w:r>
          </w:p>
        </w:tc>
        <w:tc>
          <w:tcPr>
            <w:tcW w:w="425" w:type="dxa"/>
            <w:gridSpan w:val="3"/>
          </w:tcPr>
          <w:p w14:paraId="67231B42" w14:textId="0BC6A35B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3"/>
          </w:tcPr>
          <w:p w14:paraId="48D9A996" w14:textId="77777777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614BCDEF" w14:textId="7E588459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34283FFD" w14:textId="57AA56B6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44210734" w14:textId="0814091E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  <w:shd w:val="clear" w:color="auto" w:fill="FFFFFF" w:themeFill="background1"/>
          </w:tcPr>
          <w:p w14:paraId="652EA666" w14:textId="5EA56B20" w:rsidR="00E12606" w:rsidRPr="008F0B00" w:rsidRDefault="00E12606" w:rsidP="001D3C49">
            <w:pPr>
              <w:jc w:val="center"/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b/>
                <w:sz w:val="20"/>
                <w:szCs w:val="20"/>
                <w:lang w:val="en-US"/>
              </w:rPr>
              <w:fldChar w:fldCharType="begin"/>
            </w:r>
            <w:r w:rsidR="001D3C49">
              <w:rPr>
                <w:b/>
                <w:sz w:val="20"/>
                <w:szCs w:val="20"/>
                <w:lang w:val="en-US"/>
              </w:rPr>
              <w:instrText xml:space="preserve"> ADDIN EN.CITE &lt;EndNote&gt;&lt;Cite&gt;&lt;Author&gt;Bastien&lt;/Author&gt;&lt;Year&gt;2001&lt;/Year&gt;&lt;RecNum&gt;1865&lt;/RecNum&gt;&lt;DisplayText&gt;&lt;style face="superscript"&gt;27&lt;/style&gt;&lt;/DisplayText&gt;&lt;record&gt;&lt;rec-number&gt;1865&lt;/rec-number&gt;&lt;foreign-keys&gt;&lt;key app="EN" db-id="ataawp5s45azsgesfdp5ap9mvx9sape2592f" timestamp="1462879479"&gt;1865&lt;/key&gt;&lt;/foreign-keys&gt;&lt;ref-type name="Journal Article"&gt;17&lt;/ref-type&gt;&lt;contributors&gt;&lt;authors&gt;&lt;author&gt;Bastien, C. H.&lt;/author&gt;&lt;author&gt;Vallieres, A.&lt;/author&gt;&lt;author&gt;Morin, C. M.&lt;/author&gt;&lt;/authors&gt;&lt;/contributors&gt;&lt;auth-address&gt;Ecole de Psychologie and Centre d&amp;apos;Etude des Troubles du Sommeil, Universite Laval, Ste-Foy, G1K 7P4, Quebec, Canada&lt;/auth-address&gt;&lt;titles&gt;&lt;title&gt;Validation of the Insomnia Severity Index as an outcome measure for insomnia research&lt;/title&gt;&lt;secondary-title&gt;Sleep Med&lt;/secondary-title&gt;&lt;alt-title&gt;Sleep medicine&lt;/alt-title&gt;&lt;/titles&gt;&lt;periodical&gt;&lt;full-title&gt;Sleep Medicine&lt;/full-title&gt;&lt;abbr-1&gt;Sleep Med.&lt;/abbr-1&gt;&lt;abbr-2&gt;Sleep Med&lt;/abbr-2&gt;&lt;/periodical&gt;&lt;alt-periodical&gt;&lt;full-title&gt;Sleep Medicine&lt;/full-title&gt;&lt;abbr-1&gt;Sleep Med.&lt;/abbr-1&gt;&lt;abbr-2&gt;Sleep Med&lt;/abbr-2&gt;&lt;/alt-periodical&gt;&lt;pages&gt;297-307&lt;/pages&gt;&lt;volume&gt;2&lt;/volume&gt;&lt;number&gt;4&lt;/number&gt;&lt;edition&gt;2001/07/05&lt;/edition&gt;&lt;dates&gt;&lt;year&gt;2001&lt;/year&gt;&lt;pub-dates&gt;&lt;date&gt;Jul&lt;/date&gt;&lt;/pub-dates&gt;&lt;/dates&gt;&lt;isbn&gt;1389-9457&lt;/isbn&gt;&lt;accession-num&gt;11438246&lt;/accession-num&gt;&lt;urls&gt;&lt;related-urls&gt;&lt;url&gt;http://ac.els-cdn.com/S1389945700000654/1-s2.0-S1389945700000654-main.pdf?_tid=cd138b30-16a1-11e6-94b7-00000aacb360&amp;amp;acdnat=1462879666_a8e1ae7e42cbc5f482b1e50b176b7589&lt;/url&gt;&lt;/related-urls&gt;&lt;/urls&gt;&lt;remote-database-provider&gt;NLM&lt;/remote-database-provider&gt;&lt;language&gt;Eng&lt;/language&gt;&lt;/record&gt;&lt;/Cite&gt;&lt;/EndNote&gt;</w:instrText>
            </w:r>
            <w:r w:rsidRPr="008F0B00"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1D3C49" w:rsidRPr="001D3C49">
              <w:rPr>
                <w:b/>
                <w:noProof/>
                <w:sz w:val="20"/>
                <w:szCs w:val="20"/>
                <w:vertAlign w:val="superscript"/>
                <w:lang w:val="en-US"/>
              </w:rPr>
              <w:t>27</w:t>
            </w:r>
            <w:r w:rsidRPr="008F0B00">
              <w:rPr>
                <w:b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  <w:shd w:val="clear" w:color="auto" w:fill="FFFFFF" w:themeFill="background1"/>
          </w:tcPr>
          <w:p w14:paraId="4ABDB7F2" w14:textId="529E19EA" w:rsidR="00E12606" w:rsidRPr="00C03D97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  <w:shd w:val="clear" w:color="auto" w:fill="FFFFFF" w:themeFill="background1"/>
          </w:tcPr>
          <w:p w14:paraId="731A901C" w14:textId="77777777" w:rsidR="00E12606" w:rsidRPr="00C03D97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  <w:shd w:val="clear" w:color="auto" w:fill="FFFFFF" w:themeFill="background1"/>
          </w:tcPr>
          <w:p w14:paraId="59F18ADB" w14:textId="77777777" w:rsidR="00E12606" w:rsidRPr="00C03D97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  <w:tr w:rsidR="009A2E13" w:rsidRPr="008F0B00" w14:paraId="30FDCD87" w14:textId="2268DD0E" w:rsidTr="009A2E13">
        <w:trPr>
          <w:gridAfter w:val="1"/>
          <w:wAfter w:w="203" w:type="dxa"/>
          <w:trHeight w:val="508"/>
        </w:trPr>
        <w:tc>
          <w:tcPr>
            <w:tcW w:w="13749" w:type="dxa"/>
            <w:gridSpan w:val="29"/>
            <w:shd w:val="clear" w:color="auto" w:fill="9BBB59" w:themeFill="accent3"/>
          </w:tcPr>
          <w:p w14:paraId="3E35CCC7" w14:textId="621EAD16" w:rsidR="00467B62" w:rsidRPr="008F0B00" w:rsidRDefault="00467B62" w:rsidP="00A82A87">
            <w:pPr>
              <w:rPr>
                <w:b/>
                <w:sz w:val="20"/>
                <w:szCs w:val="20"/>
                <w:lang w:val="en-US"/>
              </w:rPr>
            </w:pPr>
            <w:r w:rsidRPr="008F0B00">
              <w:rPr>
                <w:b/>
                <w:sz w:val="20"/>
                <w:szCs w:val="20"/>
                <w:lang w:val="en-US"/>
              </w:rPr>
              <w:t>Evaluation of treatment</w:t>
            </w:r>
          </w:p>
        </w:tc>
        <w:tc>
          <w:tcPr>
            <w:tcW w:w="425" w:type="dxa"/>
            <w:gridSpan w:val="4"/>
            <w:shd w:val="clear" w:color="auto" w:fill="9BBB59" w:themeFill="accent3"/>
          </w:tcPr>
          <w:p w14:paraId="0D22C404" w14:textId="77777777" w:rsidR="00467B62" w:rsidRPr="008F0B00" w:rsidRDefault="00467B62" w:rsidP="00A82A87">
            <w:pPr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  <w:shd w:val="clear" w:color="auto" w:fill="9BBB59" w:themeFill="accent3"/>
          </w:tcPr>
          <w:p w14:paraId="69C090E5" w14:textId="77777777" w:rsidR="00467B62" w:rsidRPr="008F0B00" w:rsidRDefault="00467B62" w:rsidP="00A82A87">
            <w:pPr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  <w:shd w:val="clear" w:color="auto" w:fill="9BBB59" w:themeFill="accent3"/>
          </w:tcPr>
          <w:p w14:paraId="2BF51F3B" w14:textId="77777777" w:rsidR="00467B62" w:rsidRPr="008F0B00" w:rsidRDefault="00467B62" w:rsidP="00A82A87">
            <w:pPr>
              <w:rPr>
                <w:b/>
                <w:sz w:val="20"/>
                <w:szCs w:val="20"/>
                <w:lang w:val="en-US"/>
              </w:rPr>
            </w:pPr>
          </w:p>
        </w:tc>
      </w:tr>
      <w:tr w:rsidR="009A2E13" w:rsidRPr="008F0B00" w14:paraId="2DEF6B5B" w14:textId="75BBD64C" w:rsidTr="009A2E13">
        <w:trPr>
          <w:trHeight w:val="508"/>
        </w:trPr>
        <w:tc>
          <w:tcPr>
            <w:tcW w:w="2088" w:type="dxa"/>
            <w:shd w:val="clear" w:color="auto" w:fill="FFFFFF" w:themeFill="background1"/>
          </w:tcPr>
          <w:p w14:paraId="0B30BB99" w14:textId="130623FF" w:rsidR="00E12606" w:rsidRPr="008F0B00" w:rsidRDefault="00467B62" w:rsidP="00A82A8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lastRenderedPageBreak/>
              <w:t>gpe_3</w:t>
            </w:r>
          </w:p>
        </w:tc>
        <w:tc>
          <w:tcPr>
            <w:tcW w:w="2790" w:type="dxa"/>
            <w:gridSpan w:val="2"/>
            <w:shd w:val="clear" w:color="auto" w:fill="FFFFFF" w:themeFill="background1"/>
          </w:tcPr>
          <w:p w14:paraId="6799A0B1" w14:textId="49866362" w:rsidR="00E12606" w:rsidRPr="008F0B00" w:rsidRDefault="00E12606" w:rsidP="00A82A8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Global Perceived Effect (1-7)</w:t>
            </w:r>
          </w:p>
        </w:tc>
        <w:tc>
          <w:tcPr>
            <w:tcW w:w="1071" w:type="dxa"/>
            <w:shd w:val="clear" w:color="auto" w:fill="FFFFFF" w:themeFill="background1"/>
          </w:tcPr>
          <w:p w14:paraId="09F3668C" w14:textId="1D22325D" w:rsidR="00E12606" w:rsidRPr="008F0B00" w:rsidRDefault="00467B62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7</w:t>
            </w:r>
          </w:p>
        </w:tc>
        <w:tc>
          <w:tcPr>
            <w:tcW w:w="3660" w:type="dxa"/>
            <w:gridSpan w:val="2"/>
            <w:tcBorders>
              <w:right w:val="nil"/>
            </w:tcBorders>
            <w:shd w:val="clear" w:color="auto" w:fill="FFFFFF" w:themeFill="background1"/>
          </w:tcPr>
          <w:p w14:paraId="30AF789D" w14:textId="1B1183A1" w:rsidR="00E12606" w:rsidRPr="008F0B00" w:rsidRDefault="00E12606" w:rsidP="00A82A8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1=Very much better</w:t>
            </w:r>
          </w:p>
          <w:p w14:paraId="1A6226EC" w14:textId="77777777" w:rsidR="00E12606" w:rsidRPr="008F0B00" w:rsidRDefault="00E12606" w:rsidP="00A82A8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2=Much better</w:t>
            </w:r>
          </w:p>
          <w:p w14:paraId="52E47CFF" w14:textId="77777777" w:rsidR="00E12606" w:rsidRPr="008F0B00" w:rsidRDefault="00E12606" w:rsidP="00A82A8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3=Slightly better</w:t>
            </w:r>
          </w:p>
          <w:p w14:paraId="13BFC8F1" w14:textId="77777777" w:rsidR="00E12606" w:rsidRPr="008F0B00" w:rsidRDefault="00E12606" w:rsidP="00A82A8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4=Neither better nor worse</w:t>
            </w:r>
          </w:p>
        </w:tc>
        <w:tc>
          <w:tcPr>
            <w:tcW w:w="236" w:type="dxa"/>
            <w:gridSpan w:val="2"/>
            <w:tcBorders>
              <w:left w:val="nil"/>
            </w:tcBorders>
            <w:shd w:val="clear" w:color="auto" w:fill="FFFFFF" w:themeFill="background1"/>
          </w:tcPr>
          <w:p w14:paraId="09150D5A" w14:textId="63F04624" w:rsidR="00E12606" w:rsidRPr="008F0B00" w:rsidRDefault="00E12606" w:rsidP="00A82A8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5=Slightly worse</w:t>
            </w:r>
          </w:p>
          <w:p w14:paraId="64BBB834" w14:textId="77777777" w:rsidR="00E12606" w:rsidRPr="008F0B00" w:rsidRDefault="00E12606" w:rsidP="00A82A8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6=Much worse</w:t>
            </w:r>
          </w:p>
          <w:p w14:paraId="0BB6846A" w14:textId="49E4D009" w:rsidR="00E12606" w:rsidRPr="008F0B00" w:rsidRDefault="00E12606" w:rsidP="00A82A87">
            <w:pPr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7=Very m</w:t>
            </w:r>
            <w:r w:rsidRPr="008F0B00">
              <w:rPr>
                <w:sz w:val="20"/>
                <w:szCs w:val="20"/>
                <w:lang w:val="en-US"/>
              </w:rPr>
              <w:lastRenderedPageBreak/>
              <w:t>uch worse</w:t>
            </w:r>
          </w:p>
        </w:tc>
        <w:tc>
          <w:tcPr>
            <w:tcW w:w="1272" w:type="dxa"/>
            <w:gridSpan w:val="3"/>
            <w:shd w:val="clear" w:color="auto" w:fill="FFFFFF" w:themeFill="background1"/>
          </w:tcPr>
          <w:p w14:paraId="74028F60" w14:textId="58FFA83E" w:rsidR="00E12606" w:rsidRPr="00B11951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B11951">
              <w:rPr>
                <w:sz w:val="20"/>
                <w:szCs w:val="20"/>
                <w:lang w:val="en-US"/>
              </w:rPr>
              <w:lastRenderedPageBreak/>
              <w:t>O</w:t>
            </w:r>
          </w:p>
        </w:tc>
        <w:tc>
          <w:tcPr>
            <w:tcW w:w="425" w:type="dxa"/>
            <w:gridSpan w:val="3"/>
          </w:tcPr>
          <w:p w14:paraId="214350E9" w14:textId="77777777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2E83B803" w14:textId="77777777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0E371BDE" w14:textId="406A397E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7334BFC7" w14:textId="33BB5E49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49AE34F8" w14:textId="1BD977A0" w:rsidR="00E12606" w:rsidRPr="008F0B00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4"/>
            <w:shd w:val="clear" w:color="auto" w:fill="FFFFFF" w:themeFill="background1"/>
          </w:tcPr>
          <w:p w14:paraId="3B32FBB7" w14:textId="59AB9296" w:rsidR="00E12606" w:rsidRPr="008F0B00" w:rsidRDefault="00E12606" w:rsidP="001D3C49">
            <w:pPr>
              <w:jc w:val="center"/>
              <w:rPr>
                <w:b/>
                <w:sz w:val="20"/>
                <w:szCs w:val="20"/>
                <w:lang w:val="en-US"/>
              </w:rPr>
            </w:pPr>
            <w:r>
              <w:rPr>
                <w:b/>
                <w:sz w:val="20"/>
                <w:szCs w:val="20"/>
                <w:lang w:val="en-US"/>
              </w:rPr>
              <w:fldChar w:fldCharType="begin">
                <w:fldData xml:space="preserve">PEVuZE5vdGU+PENpdGU+PEF1dGhvcj5Ed29ya2luPC9BdXRob3I+PFllYXI+MjAwNTwvWWVhcj48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</w:fldData>
              </w:fldChar>
            </w:r>
            <w:r w:rsidR="001D3C49">
              <w:rPr>
                <w:b/>
                <w:sz w:val="20"/>
                <w:szCs w:val="20"/>
                <w:lang w:val="en-US"/>
              </w:rPr>
              <w:instrText xml:space="preserve"> ADDIN EN.CITE </w:instrText>
            </w:r>
            <w:r w:rsidR="001D3C49">
              <w:rPr>
                <w:b/>
                <w:sz w:val="20"/>
                <w:szCs w:val="20"/>
                <w:lang w:val="en-US"/>
              </w:rPr>
              <w:fldChar w:fldCharType="begin">
                <w:fldData xml:space="preserve">PEVuZE5vdGU+PENpdGU+PEF1dGhvcj5Ed29ya2luPC9BdXRob3I+PFllYXI+MjAwNTwvWWVhcj48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</w:fldData>
              </w:fldChar>
            </w:r>
            <w:r w:rsidR="001D3C49">
              <w:rPr>
                <w:b/>
                <w:sz w:val="20"/>
                <w:szCs w:val="20"/>
                <w:lang w:val="en-US"/>
              </w:rPr>
              <w:instrText xml:space="preserve"> ADDIN EN.CITE.DATA </w:instrText>
            </w:r>
            <w:r w:rsidR="001D3C49">
              <w:rPr>
                <w:b/>
                <w:sz w:val="20"/>
                <w:szCs w:val="20"/>
                <w:lang w:val="en-US"/>
              </w:rPr>
            </w:r>
            <w:r w:rsidR="001D3C49">
              <w:rPr>
                <w:b/>
                <w:sz w:val="20"/>
                <w:szCs w:val="20"/>
                <w:lang w:val="en-US"/>
              </w:rPr>
              <w:fldChar w:fldCharType="end"/>
            </w:r>
            <w:r>
              <w:rPr>
                <w:b/>
                <w:sz w:val="20"/>
                <w:szCs w:val="20"/>
                <w:lang w:val="en-US"/>
              </w:rPr>
            </w:r>
            <w:r>
              <w:rPr>
                <w:b/>
                <w:sz w:val="20"/>
                <w:szCs w:val="20"/>
                <w:lang w:val="en-US"/>
              </w:rPr>
              <w:fldChar w:fldCharType="separate"/>
            </w:r>
            <w:r w:rsidR="001D3C49" w:rsidRPr="001D3C49">
              <w:rPr>
                <w:b/>
                <w:noProof/>
                <w:sz w:val="20"/>
                <w:szCs w:val="20"/>
                <w:vertAlign w:val="superscript"/>
                <w:lang w:val="en-US"/>
              </w:rPr>
              <w:t>28</w:t>
            </w:r>
            <w:r>
              <w:rPr>
                <w:b/>
                <w:sz w:val="20"/>
                <w:szCs w:val="20"/>
                <w:lang w:val="en-US"/>
              </w:rPr>
              <w:fldChar w:fldCharType="end"/>
            </w:r>
          </w:p>
        </w:tc>
        <w:tc>
          <w:tcPr>
            <w:tcW w:w="425" w:type="dxa"/>
            <w:gridSpan w:val="4"/>
            <w:shd w:val="clear" w:color="auto" w:fill="FFFFFF" w:themeFill="background1"/>
          </w:tcPr>
          <w:p w14:paraId="1E2D8911" w14:textId="0E70E8A0" w:rsidR="00E12606" w:rsidRPr="00C03D97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  <w:shd w:val="clear" w:color="auto" w:fill="FFFFFF" w:themeFill="background1"/>
          </w:tcPr>
          <w:p w14:paraId="1F1947D0" w14:textId="0DF59009" w:rsidR="00E12606" w:rsidRPr="00C03D97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  <w:shd w:val="clear" w:color="auto" w:fill="FFFFFF" w:themeFill="background1"/>
          </w:tcPr>
          <w:p w14:paraId="421926D5" w14:textId="04D320C9" w:rsidR="00E12606" w:rsidRPr="00C03D97" w:rsidRDefault="00E12606" w:rsidP="00A82A8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</w:tr>
      <w:tr w:rsidR="009A2E13" w:rsidRPr="008F0B00" w14:paraId="0BC5086D" w14:textId="59F391B8" w:rsidTr="009A2E13">
        <w:trPr>
          <w:gridAfter w:val="2"/>
          <w:wAfter w:w="210" w:type="dxa"/>
          <w:trHeight w:val="508"/>
        </w:trPr>
        <w:tc>
          <w:tcPr>
            <w:tcW w:w="2088" w:type="dxa"/>
            <w:shd w:val="clear" w:color="auto" w:fill="FFFFFF" w:themeFill="background1"/>
          </w:tcPr>
          <w:p w14:paraId="6D6BD79A" w14:textId="496E2EBE" w:rsidR="00467B62" w:rsidRPr="008F0B00" w:rsidRDefault="00467B62" w:rsidP="00A82A8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treat_benefit_3</w:t>
            </w:r>
          </w:p>
        </w:tc>
        <w:tc>
          <w:tcPr>
            <w:tcW w:w="2790" w:type="dxa"/>
            <w:gridSpan w:val="2"/>
            <w:shd w:val="clear" w:color="auto" w:fill="FFFFFF" w:themeFill="background1"/>
          </w:tcPr>
          <w:p w14:paraId="5D3B2DF3" w14:textId="10A4EC00" w:rsidR="00467B62" w:rsidRPr="008F0B00" w:rsidRDefault="00467B62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To what degree where your expectations to physiotherapy fulfilled?</w:t>
            </w:r>
          </w:p>
        </w:tc>
        <w:tc>
          <w:tcPr>
            <w:tcW w:w="1071" w:type="dxa"/>
            <w:vMerge w:val="restart"/>
            <w:shd w:val="clear" w:color="auto" w:fill="FFFFFF" w:themeFill="background1"/>
          </w:tcPr>
          <w:p w14:paraId="12FA7C43" w14:textId="54F59046" w:rsidR="00467B62" w:rsidRDefault="00467B62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5</w:t>
            </w:r>
          </w:p>
        </w:tc>
        <w:tc>
          <w:tcPr>
            <w:tcW w:w="3686" w:type="dxa"/>
            <w:gridSpan w:val="3"/>
            <w:vMerge w:val="restart"/>
            <w:shd w:val="clear" w:color="auto" w:fill="FFFFFF" w:themeFill="background1"/>
          </w:tcPr>
          <w:p w14:paraId="35585F60" w14:textId="454960B7" w:rsidR="00467B62" w:rsidRDefault="000E1CCB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 Very much</w:t>
            </w:r>
          </w:p>
          <w:p w14:paraId="59289F89" w14:textId="0313CBA8" w:rsidR="000E1CCB" w:rsidRDefault="000E1CCB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= Much</w:t>
            </w:r>
          </w:p>
          <w:p w14:paraId="64B75C2E" w14:textId="31119FC5" w:rsidR="000E1CCB" w:rsidRDefault="000E1CCB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= Some</w:t>
            </w:r>
          </w:p>
          <w:p w14:paraId="7B146C71" w14:textId="67F8EC98" w:rsidR="000E1CCB" w:rsidRDefault="000E1CCB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= Little</w:t>
            </w:r>
          </w:p>
          <w:p w14:paraId="007EA077" w14:textId="29ABAF16" w:rsidR="000E1CCB" w:rsidRDefault="000E1CCB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5= Very little</w:t>
            </w:r>
          </w:p>
          <w:p w14:paraId="2D2BAF9E" w14:textId="77777777" w:rsidR="00467B62" w:rsidRDefault="00467B62" w:rsidP="00A82A87">
            <w:pPr>
              <w:rPr>
                <w:sz w:val="20"/>
                <w:szCs w:val="20"/>
                <w:lang w:val="en-US"/>
              </w:rPr>
            </w:pPr>
          </w:p>
          <w:p w14:paraId="425E989F" w14:textId="3B88F1E4" w:rsidR="00467B62" w:rsidRPr="008F0B00" w:rsidRDefault="00467B62" w:rsidP="00A82A87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272" w:type="dxa"/>
            <w:gridSpan w:val="3"/>
            <w:vMerge w:val="restart"/>
            <w:shd w:val="clear" w:color="auto" w:fill="FFFFFF" w:themeFill="background1"/>
          </w:tcPr>
          <w:p w14:paraId="1291A96C" w14:textId="77777777" w:rsidR="00467B62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  <w:p w14:paraId="10DF1211" w14:textId="77777777" w:rsidR="00467B62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  <w:p w14:paraId="1455A325" w14:textId="77777777" w:rsidR="00467B62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  <w:p w14:paraId="4211E154" w14:textId="4A14A047" w:rsidR="00467B62" w:rsidRPr="00B11951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B11951">
              <w:rPr>
                <w:sz w:val="20"/>
                <w:szCs w:val="20"/>
                <w:lang w:val="en-US"/>
              </w:rPr>
              <w:t>O</w:t>
            </w:r>
          </w:p>
        </w:tc>
        <w:tc>
          <w:tcPr>
            <w:tcW w:w="425" w:type="dxa"/>
            <w:gridSpan w:val="3"/>
          </w:tcPr>
          <w:p w14:paraId="42FE3DFD" w14:textId="77777777" w:rsidR="00467B62" w:rsidRPr="008F0B00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2E9CF105" w14:textId="77777777" w:rsidR="00467B62" w:rsidRPr="008F0B00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55D72C0D" w14:textId="404636B3" w:rsidR="00467B62" w:rsidRPr="008F0B00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3AC1C364" w14:textId="2AE00430" w:rsidR="00467B62" w:rsidRPr="008F0B00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3671B6E9" w14:textId="6D8F3DED" w:rsidR="00467B62" w:rsidRPr="008F0B00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  <w:shd w:val="clear" w:color="auto" w:fill="FFFFFF" w:themeFill="background1"/>
          </w:tcPr>
          <w:p w14:paraId="4382CB7B" w14:textId="77777777" w:rsidR="00467B62" w:rsidRPr="008F0B00" w:rsidRDefault="00467B62" w:rsidP="00A82A8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  <w:shd w:val="clear" w:color="auto" w:fill="FFFFFF" w:themeFill="background1"/>
          </w:tcPr>
          <w:p w14:paraId="3E225BF9" w14:textId="6FE7FC75" w:rsidR="00467B62" w:rsidRPr="00C03D97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C03D97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  <w:shd w:val="clear" w:color="auto" w:fill="FFFFFF" w:themeFill="background1"/>
          </w:tcPr>
          <w:p w14:paraId="0B956536" w14:textId="389CFB00" w:rsidR="00467B62" w:rsidRPr="00C03D97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C03D97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  <w:shd w:val="clear" w:color="auto" w:fill="FFFFFF" w:themeFill="background1"/>
          </w:tcPr>
          <w:p w14:paraId="702A1F99" w14:textId="2D3F641D" w:rsidR="00467B62" w:rsidRPr="00C03D97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C03D97">
              <w:rPr>
                <w:sz w:val="20"/>
                <w:szCs w:val="20"/>
                <w:lang w:val="en-US"/>
              </w:rPr>
              <w:t>x</w:t>
            </w:r>
          </w:p>
        </w:tc>
      </w:tr>
      <w:tr w:rsidR="009A2E13" w:rsidRPr="008F0B00" w14:paraId="02F8CACA" w14:textId="1B0B3608" w:rsidTr="009A2E13">
        <w:trPr>
          <w:gridAfter w:val="2"/>
          <w:wAfter w:w="210" w:type="dxa"/>
          <w:trHeight w:val="508"/>
        </w:trPr>
        <w:tc>
          <w:tcPr>
            <w:tcW w:w="2088" w:type="dxa"/>
            <w:shd w:val="clear" w:color="auto" w:fill="FFFFFF" w:themeFill="background1"/>
          </w:tcPr>
          <w:p w14:paraId="60722388" w14:textId="6372F660" w:rsidR="00467B62" w:rsidRPr="008F0B00" w:rsidRDefault="00B863CE" w:rsidP="00A82A8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t</w:t>
            </w:r>
            <w:r w:rsidR="00467B62">
              <w:rPr>
                <w:sz w:val="20"/>
                <w:szCs w:val="20"/>
                <w:lang w:val="en-US"/>
              </w:rPr>
              <w:t>reat_expect_3</w:t>
            </w:r>
          </w:p>
        </w:tc>
        <w:tc>
          <w:tcPr>
            <w:tcW w:w="2790" w:type="dxa"/>
            <w:gridSpan w:val="2"/>
            <w:shd w:val="clear" w:color="auto" w:fill="FFFFFF" w:themeFill="background1"/>
          </w:tcPr>
          <w:p w14:paraId="15C9FD7D" w14:textId="67750366" w:rsidR="00467B62" w:rsidRPr="008F0B00" w:rsidRDefault="00467B62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To what degree have you benefited from physiotherapy?</w:t>
            </w:r>
          </w:p>
        </w:tc>
        <w:tc>
          <w:tcPr>
            <w:tcW w:w="1071" w:type="dxa"/>
            <w:vMerge/>
            <w:shd w:val="clear" w:color="auto" w:fill="FFFFFF" w:themeFill="background1"/>
          </w:tcPr>
          <w:p w14:paraId="2B666095" w14:textId="77777777" w:rsidR="00467B62" w:rsidRPr="008F0B00" w:rsidRDefault="00467B62" w:rsidP="00A82A87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3686" w:type="dxa"/>
            <w:gridSpan w:val="3"/>
            <w:vMerge/>
            <w:shd w:val="clear" w:color="auto" w:fill="FFFFFF" w:themeFill="background1"/>
          </w:tcPr>
          <w:p w14:paraId="010E592A" w14:textId="2E7DCE76" w:rsidR="00467B62" w:rsidRPr="008F0B00" w:rsidRDefault="00467B62" w:rsidP="00A82A87">
            <w:pPr>
              <w:rPr>
                <w:sz w:val="20"/>
                <w:szCs w:val="20"/>
                <w:lang w:val="en-US"/>
              </w:rPr>
            </w:pPr>
          </w:p>
        </w:tc>
        <w:tc>
          <w:tcPr>
            <w:tcW w:w="1272" w:type="dxa"/>
            <w:gridSpan w:val="3"/>
            <w:vMerge/>
            <w:shd w:val="clear" w:color="auto" w:fill="FFFFFF" w:themeFill="background1"/>
          </w:tcPr>
          <w:p w14:paraId="1E7F4EF1" w14:textId="77777777" w:rsidR="00467B62" w:rsidRPr="008F0B00" w:rsidRDefault="00467B62" w:rsidP="00A82A8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15042D40" w14:textId="77777777" w:rsidR="00467B62" w:rsidRPr="008F0B00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5C48A9FB" w14:textId="77777777" w:rsidR="00467B62" w:rsidRPr="008F0B00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6AADED71" w14:textId="00717FB8" w:rsidR="00467B62" w:rsidRPr="008F0B00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2D7AF5BF" w14:textId="6FC767A1" w:rsidR="00467B62" w:rsidRPr="008F0B00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6132773A" w14:textId="3FEFC28B" w:rsidR="00467B62" w:rsidRPr="008F0B00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  <w:r w:rsidRPr="008F0B00"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  <w:shd w:val="clear" w:color="auto" w:fill="FFFFFF" w:themeFill="background1"/>
          </w:tcPr>
          <w:p w14:paraId="6814D9EA" w14:textId="77777777" w:rsidR="00467B62" w:rsidRPr="008F0B00" w:rsidRDefault="00467B62" w:rsidP="00A82A8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  <w:shd w:val="clear" w:color="auto" w:fill="FFFFFF" w:themeFill="background1"/>
          </w:tcPr>
          <w:p w14:paraId="78A1F6B2" w14:textId="71F8FBD3" w:rsidR="00467B62" w:rsidRPr="00C03D97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  <w:shd w:val="clear" w:color="auto" w:fill="FFFFFF" w:themeFill="background1"/>
          </w:tcPr>
          <w:p w14:paraId="483883E6" w14:textId="3E35462E" w:rsidR="00467B62" w:rsidRPr="00C03D97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5" w:type="dxa"/>
            <w:gridSpan w:val="4"/>
            <w:shd w:val="clear" w:color="auto" w:fill="FFFFFF" w:themeFill="background1"/>
          </w:tcPr>
          <w:p w14:paraId="182497B7" w14:textId="13576AAC" w:rsidR="00467B62" w:rsidRPr="00C03D97" w:rsidRDefault="00467B62" w:rsidP="00A82A8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</w:tr>
      <w:tr w:rsidR="009A2E13" w:rsidRPr="00B863CE" w14:paraId="13561D96" w14:textId="77777777" w:rsidTr="009A2E13">
        <w:trPr>
          <w:gridAfter w:val="2"/>
          <w:wAfter w:w="210" w:type="dxa"/>
          <w:trHeight w:val="508"/>
        </w:trPr>
        <w:tc>
          <w:tcPr>
            <w:tcW w:w="2088" w:type="dxa"/>
            <w:shd w:val="clear" w:color="auto" w:fill="FFFFFF" w:themeFill="background1"/>
          </w:tcPr>
          <w:p w14:paraId="48833CC9" w14:textId="799D0802" w:rsidR="00B863CE" w:rsidRDefault="00B863CE" w:rsidP="00A82A87">
            <w:pPr>
              <w:jc w:val="both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ompliance</w:t>
            </w:r>
          </w:p>
        </w:tc>
        <w:tc>
          <w:tcPr>
            <w:tcW w:w="2790" w:type="dxa"/>
            <w:gridSpan w:val="2"/>
            <w:shd w:val="clear" w:color="auto" w:fill="FFFFFF" w:themeFill="background1"/>
          </w:tcPr>
          <w:p w14:paraId="6DBFCDB3" w14:textId="58F532E3" w:rsidR="00B863CE" w:rsidRDefault="00B863CE" w:rsidP="00B863CE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 xml:space="preserve">Patient compliance of treatment </w:t>
            </w:r>
          </w:p>
        </w:tc>
        <w:tc>
          <w:tcPr>
            <w:tcW w:w="1071" w:type="dxa"/>
            <w:shd w:val="clear" w:color="auto" w:fill="FFFFFF" w:themeFill="background1"/>
          </w:tcPr>
          <w:p w14:paraId="72432E55" w14:textId="0289137C" w:rsidR="00B863CE" w:rsidRPr="008F0B00" w:rsidRDefault="00B863CE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-4</w:t>
            </w:r>
          </w:p>
        </w:tc>
        <w:tc>
          <w:tcPr>
            <w:tcW w:w="3686" w:type="dxa"/>
            <w:gridSpan w:val="3"/>
            <w:shd w:val="clear" w:color="auto" w:fill="FFFFFF" w:themeFill="background1"/>
          </w:tcPr>
          <w:p w14:paraId="47F2A61A" w14:textId="77777777" w:rsidR="00B863CE" w:rsidRDefault="00B863CE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= Somewhat</w:t>
            </w:r>
          </w:p>
          <w:p w14:paraId="3AD65ADF" w14:textId="77777777" w:rsidR="00B863CE" w:rsidRDefault="00B863CE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2= Quite regularly</w:t>
            </w:r>
          </w:p>
          <w:p w14:paraId="7055083E" w14:textId="77777777" w:rsidR="00B863CE" w:rsidRDefault="00B863CE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3= Very regularly</w:t>
            </w:r>
          </w:p>
          <w:p w14:paraId="165558B6" w14:textId="4FBCBC61" w:rsidR="00B863CE" w:rsidRPr="008F0B00" w:rsidRDefault="00B863CE" w:rsidP="00A82A8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4= Not received exercises</w:t>
            </w:r>
          </w:p>
        </w:tc>
        <w:tc>
          <w:tcPr>
            <w:tcW w:w="1272" w:type="dxa"/>
            <w:gridSpan w:val="3"/>
            <w:shd w:val="clear" w:color="auto" w:fill="FFFFFF" w:themeFill="background1"/>
          </w:tcPr>
          <w:p w14:paraId="6338EBE6" w14:textId="0AF35325" w:rsidR="00B863CE" w:rsidRPr="008F0B00" w:rsidRDefault="00B863CE" w:rsidP="00A82A8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19BEAFB9" w14:textId="77777777" w:rsidR="00B863CE" w:rsidRPr="008F0B00" w:rsidRDefault="00B863CE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43680587" w14:textId="77777777" w:rsidR="00B863CE" w:rsidRPr="008F0B00" w:rsidRDefault="00B863CE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3"/>
          </w:tcPr>
          <w:p w14:paraId="08A8E42A" w14:textId="1DB1F052" w:rsidR="00B863CE" w:rsidRPr="008F0B00" w:rsidRDefault="00B863CE" w:rsidP="00A82A8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26" w:type="dxa"/>
            <w:gridSpan w:val="3"/>
          </w:tcPr>
          <w:p w14:paraId="5245C3BF" w14:textId="43A670FF" w:rsidR="00B863CE" w:rsidRPr="008F0B00" w:rsidRDefault="00B863CE" w:rsidP="00A82A8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447" w:type="dxa"/>
            <w:gridSpan w:val="3"/>
          </w:tcPr>
          <w:p w14:paraId="597361D5" w14:textId="224F76D6" w:rsidR="00B863CE" w:rsidRPr="008F0B00" w:rsidRDefault="00B863CE" w:rsidP="00A82A87">
            <w:pPr>
              <w:jc w:val="center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x</w:t>
            </w:r>
          </w:p>
        </w:tc>
        <w:tc>
          <w:tcPr>
            <w:tcW w:w="687" w:type="dxa"/>
            <w:gridSpan w:val="3"/>
            <w:shd w:val="clear" w:color="auto" w:fill="FFFFFF" w:themeFill="background1"/>
          </w:tcPr>
          <w:p w14:paraId="3A7D145A" w14:textId="77777777" w:rsidR="00B863CE" w:rsidRPr="008F0B00" w:rsidRDefault="00B863CE" w:rsidP="00A82A87">
            <w:pPr>
              <w:jc w:val="center"/>
              <w:rPr>
                <w:b/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  <w:shd w:val="clear" w:color="auto" w:fill="FFFFFF" w:themeFill="background1"/>
          </w:tcPr>
          <w:p w14:paraId="6B8290B7" w14:textId="77777777" w:rsidR="00B863CE" w:rsidRDefault="00B863CE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  <w:shd w:val="clear" w:color="auto" w:fill="FFFFFF" w:themeFill="background1"/>
          </w:tcPr>
          <w:p w14:paraId="0AF6BC63" w14:textId="77777777" w:rsidR="00B863CE" w:rsidRDefault="00B863CE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25" w:type="dxa"/>
            <w:gridSpan w:val="4"/>
            <w:shd w:val="clear" w:color="auto" w:fill="FFFFFF" w:themeFill="background1"/>
          </w:tcPr>
          <w:p w14:paraId="36A5D7D7" w14:textId="77777777" w:rsidR="00B863CE" w:rsidRDefault="00B863CE" w:rsidP="00A82A87">
            <w:pPr>
              <w:jc w:val="center"/>
              <w:rPr>
                <w:sz w:val="20"/>
                <w:szCs w:val="20"/>
                <w:lang w:val="en-US"/>
              </w:rPr>
            </w:pPr>
          </w:p>
        </w:tc>
      </w:tr>
    </w:tbl>
    <w:p w14:paraId="7D8D2722" w14:textId="3A264BDB" w:rsidR="00BE7330" w:rsidRDefault="008F0B00" w:rsidP="004B0EBE">
      <w:pPr>
        <w:rPr>
          <w:lang w:val="en-US"/>
        </w:rPr>
      </w:pPr>
      <w:r w:rsidRPr="008F0B00">
        <w:rPr>
          <w:lang w:val="en-US"/>
        </w:rPr>
        <w:br w:type="textWrapping" w:clear="all"/>
      </w:r>
    </w:p>
    <w:p w14:paraId="6445DCFE" w14:textId="77777777" w:rsidR="00736189" w:rsidRDefault="00736189" w:rsidP="004B0EBE">
      <w:pPr>
        <w:rPr>
          <w:lang w:val="en-US"/>
        </w:rPr>
      </w:pPr>
    </w:p>
    <w:p w14:paraId="70062B2B" w14:textId="192CBC70" w:rsidR="00B5630F" w:rsidRPr="000D0199" w:rsidRDefault="003B118E" w:rsidP="004B0EBE">
      <w:pPr>
        <w:rPr>
          <w:b/>
          <w:lang w:val="en-US"/>
        </w:rPr>
      </w:pPr>
      <w:r w:rsidRPr="000D0199">
        <w:rPr>
          <w:b/>
          <w:lang w:val="en-US"/>
        </w:rPr>
        <w:t>References</w:t>
      </w:r>
    </w:p>
    <w:p w14:paraId="5D88D222" w14:textId="77777777" w:rsidR="00B5630F" w:rsidRPr="000D0199" w:rsidRDefault="00B5630F" w:rsidP="004B0EBE">
      <w:pPr>
        <w:rPr>
          <w:lang w:val="en-US"/>
        </w:rPr>
      </w:pPr>
    </w:p>
    <w:p w14:paraId="06035810" w14:textId="77777777" w:rsidR="001D3C49" w:rsidRPr="001D3C49" w:rsidRDefault="00BE7330" w:rsidP="00736189">
      <w:pPr>
        <w:pStyle w:val="EndNoteBibliography"/>
        <w:framePr w:hSpace="0" w:wrap="auto" w:vAnchor="margin" w:hAnchor="text" w:xAlign="left" w:yAlign="inline"/>
        <w:spacing w:after="0"/>
      </w:pPr>
      <w:r w:rsidRPr="008F0B00">
        <w:fldChar w:fldCharType="begin"/>
      </w:r>
      <w:r w:rsidRPr="008F0B00">
        <w:instrText xml:space="preserve"> ADDIN EN.REFLIST </w:instrText>
      </w:r>
      <w:r w:rsidRPr="008F0B00">
        <w:fldChar w:fldCharType="separate"/>
      </w:r>
      <w:r w:rsidR="001D3C49" w:rsidRPr="001D3C49">
        <w:t>1.</w:t>
      </w:r>
      <w:r w:rsidR="001D3C49" w:rsidRPr="001D3C49">
        <w:tab/>
        <w:t>Stratford P, Gill C, Westaway M, al. e. Assessing disability and change on individual patients: a report of a patient specific measure. Physiother Can 1995;47:258-63.</w:t>
      </w:r>
    </w:p>
    <w:p w14:paraId="764B602B" w14:textId="77777777" w:rsidR="001D3C49" w:rsidRPr="002C7D87" w:rsidRDefault="001D3C49" w:rsidP="00736189">
      <w:pPr>
        <w:pStyle w:val="EndNoteBibliography"/>
        <w:framePr w:hSpace="0" w:wrap="auto" w:vAnchor="margin" w:hAnchor="text" w:xAlign="left" w:yAlign="inline"/>
        <w:spacing w:after="0"/>
        <w:rPr>
          <w:lang w:val="nb-NO"/>
        </w:rPr>
      </w:pPr>
      <w:r w:rsidRPr="001D3C49">
        <w:t>2.</w:t>
      </w:r>
      <w:r w:rsidRPr="001D3C49">
        <w:tab/>
        <w:t xml:space="preserve">Solberg TK, Olsen JA, Ingebrigtsen T, Hofoss D, Nygaard OP. Health-related quality of life assessment by the EuroQol-5D can provide cost-utility data in the field of low-back surgery. </w:t>
      </w:r>
      <w:r w:rsidRPr="002C7D87">
        <w:rPr>
          <w:lang w:val="nb-NO"/>
        </w:rPr>
        <w:t>Eur Spine J 2005;14:1000-7.</w:t>
      </w:r>
    </w:p>
    <w:p w14:paraId="3F4DFC6F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2C7D87">
        <w:rPr>
          <w:lang w:val="nb-NO"/>
        </w:rPr>
        <w:t>3.</w:t>
      </w:r>
      <w:r w:rsidRPr="002C7D87">
        <w:rPr>
          <w:lang w:val="nb-NO"/>
        </w:rPr>
        <w:tab/>
        <w:t xml:space="preserve">de Zwart BC, Frings-Dresen MH, van Duivenbooden JC. </w:t>
      </w:r>
      <w:r w:rsidRPr="001D3C49">
        <w:t>Test-retest reliability of the Work Ability Index questionnaire. OccupMed(Lond) 2002;52:177-81.</w:t>
      </w:r>
    </w:p>
    <w:p w14:paraId="1ECE9812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lastRenderedPageBreak/>
        <w:t>4.</w:t>
      </w:r>
      <w:r w:rsidRPr="001D3C49">
        <w:tab/>
        <w:t>Linton SJ, Nicholas M, MacDonald S. Development of a short form of the Orebro Musculoskeletal Pain Screening Questionnaire. Spine (Phila Pa 1976) 2011;36:1891-5.</w:t>
      </w:r>
    </w:p>
    <w:p w14:paraId="7DE15C5F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5.</w:t>
      </w:r>
      <w:r w:rsidRPr="001D3C49">
        <w:tab/>
        <w:t>Kuorinka I, Jonsson B, Kilbom A, et al. Standardised Nordic questionnaires for the analysis of musculoskeletal symptoms. Appl Ergon 1987;18:233-7.</w:t>
      </w:r>
    </w:p>
    <w:p w14:paraId="4F4D95F9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6.</w:t>
      </w:r>
      <w:r w:rsidRPr="001D3C49">
        <w:tab/>
        <w:t>Derogatis LR, Lipman RS, Rickels K, Uhlenhuth EH, Covi L. The Hopkins Symptom Checklist (HSCL). A measure of primary symptom dimensions. Mod Probl Pharmacopsychiatry 1974;7:79-110.</w:t>
      </w:r>
    </w:p>
    <w:p w14:paraId="2541AB3B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7.</w:t>
      </w:r>
      <w:r w:rsidRPr="001D3C49">
        <w:tab/>
        <w:t>Verwoerd AJ, Luijsterburg PA, Timman R, Koes BW, Verhagen AP. A single question was as predictive of outcome as the Tampa Scale for Kinesiophobia in people with sciatica: an observational study. J Physiother 2012;58:249-54.</w:t>
      </w:r>
    </w:p>
    <w:p w14:paraId="0D073F94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8.</w:t>
      </w:r>
      <w:r w:rsidRPr="001D3C49">
        <w:tab/>
        <w:t>Haugen AJ, Grovle L, Keller A, Grotle M. Cross-cultural adaptation and validation of the Norwegian version of the Tampa scale for kinesiophobia. Spine (Phila Pa 1976) 2008;33:E595-601.</w:t>
      </w:r>
    </w:p>
    <w:p w14:paraId="792D8125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9.</w:t>
      </w:r>
      <w:r w:rsidRPr="001D3C49">
        <w:tab/>
        <w:t>Nicholas MK, McGuire BE, Asghari A. A 2-item short form of the Pain Self-efficacy Questionnaire: development and psychometric evaluation of PSEQ-2. The journal of pain : official journal of the American Pain Society 2015;16:153-63.</w:t>
      </w:r>
    </w:p>
    <w:p w14:paraId="0CE8AA17" w14:textId="77777777" w:rsidR="001D3C49" w:rsidRPr="002C7D87" w:rsidRDefault="001D3C49" w:rsidP="00736189">
      <w:pPr>
        <w:pStyle w:val="EndNoteBibliography"/>
        <w:framePr w:hSpace="0" w:wrap="auto" w:vAnchor="margin" w:hAnchor="text" w:xAlign="left" w:yAlign="inline"/>
        <w:spacing w:after="0"/>
        <w:rPr>
          <w:lang w:val="nb-NO"/>
        </w:rPr>
      </w:pPr>
      <w:r w:rsidRPr="001D3C49">
        <w:t>10.</w:t>
      </w:r>
      <w:r w:rsidRPr="001D3C49">
        <w:tab/>
        <w:t xml:space="preserve">Bishop MD, Bialosky JE, Cleland JA. Patient expectations of benefit from common interventions for low back pain and effects on outcome: secondary analysis of a clinical trial of manual therapy interventions. </w:t>
      </w:r>
      <w:r w:rsidRPr="002C7D87">
        <w:rPr>
          <w:lang w:val="nb-NO"/>
        </w:rPr>
        <w:t>J Man Manip Ther 2011;19:20-5.</w:t>
      </w:r>
    </w:p>
    <w:p w14:paraId="01C3EDB6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2C7D87">
        <w:rPr>
          <w:lang w:val="nb-NO"/>
        </w:rPr>
        <w:t>11.</w:t>
      </w:r>
      <w:r w:rsidRPr="002C7D87">
        <w:rPr>
          <w:lang w:val="nb-NO"/>
        </w:rPr>
        <w:tab/>
        <w:t xml:space="preserve">Loge JH, Kaasa S, Hjermstad MJ, Kvien TK. </w:t>
      </w:r>
      <w:r w:rsidRPr="001D3C49">
        <w:t>Translation and performance of the Norwegian SF-36 Health Survey in patients with rheumatoid arthritis. I. Data quality, scaling assumptions, reliability, and construct validity. J Clin Epidemiol 1998;51:1069-76.</w:t>
      </w:r>
    </w:p>
    <w:p w14:paraId="6A7FD823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12.</w:t>
      </w:r>
      <w:r w:rsidRPr="001D3C49">
        <w:tab/>
        <w:t>Ware JE, Jr., Snyder MK, Wright WR, Davies AR. Defining and measuring patient satisfaction with medical care. Eval Program Plann 1983;6:247-63.</w:t>
      </w:r>
    </w:p>
    <w:p w14:paraId="4EFCC59F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13.</w:t>
      </w:r>
      <w:r w:rsidRPr="001D3C49">
        <w:tab/>
        <w:t>Sintonen H. The 15D instrument of health-related quality of life: properties and applications. Ann Med 2001;33:328-36.</w:t>
      </w:r>
    </w:p>
    <w:p w14:paraId="004E729E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14.</w:t>
      </w:r>
      <w:r w:rsidRPr="001D3C49">
        <w:tab/>
        <w:t>Finset A, Steine S, Haugli L, Steen E, Lærum E. Approach/Avoidance Coping Questionnaire: development and validation. Psychol Health Med 2002;7:75-85.</w:t>
      </w:r>
    </w:p>
    <w:p w14:paraId="76AD3038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15.</w:t>
      </w:r>
      <w:r w:rsidRPr="001D3C49">
        <w:tab/>
        <w:t>Fernandes L, Storheim K, Lochting I, Grotle M. Cross-cultural adaptation and validation of the Norwegian pain catastrophizing scale in patients with low back pain. BMC Musculoskelet Disord 2012;13:111.</w:t>
      </w:r>
    </w:p>
    <w:p w14:paraId="7A7461CE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16.</w:t>
      </w:r>
      <w:r w:rsidRPr="001D3C49">
        <w:tab/>
        <w:t>Berg K, Wood-Dauphinee S, Williams JI, Gayton D. Measuring balance in the elderly: preliminary development of an instrument. Physiother Can 1989;41:304-11.</w:t>
      </w:r>
    </w:p>
    <w:p w14:paraId="6C77D298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17.</w:t>
      </w:r>
      <w:r w:rsidRPr="001D3C49">
        <w:tab/>
        <w:t>Kovacs FM, Abraira V, Royuela A, et al. Minimum detectable and minimal clinically important changes for pain in patients with nonspecific neck pain. BMC Musculoskelet Disord 2008;9:43.</w:t>
      </w:r>
    </w:p>
    <w:p w14:paraId="126E48E2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18.</w:t>
      </w:r>
      <w:r w:rsidRPr="001D3C49">
        <w:tab/>
        <w:t>Vernon H. The Neck Disability Index: state-of-the-art, 1991-2008. J Manipulative Physiol Ther 2008;31:491-502.</w:t>
      </w:r>
    </w:p>
    <w:p w14:paraId="37094F52" w14:textId="77777777" w:rsidR="001D3C49" w:rsidRPr="002C7D87" w:rsidRDefault="001D3C49" w:rsidP="00736189">
      <w:pPr>
        <w:pStyle w:val="EndNoteBibliography"/>
        <w:framePr w:hSpace="0" w:wrap="auto" w:vAnchor="margin" w:hAnchor="text" w:xAlign="left" w:yAlign="inline"/>
        <w:spacing w:after="0"/>
        <w:rPr>
          <w:lang w:val="nb-NO"/>
        </w:rPr>
      </w:pPr>
      <w:r w:rsidRPr="001D3C49">
        <w:t>19.</w:t>
      </w:r>
      <w:r w:rsidRPr="001D3C49">
        <w:tab/>
        <w:t xml:space="preserve">Grotle M, Brox JI, Vollestad NK. Cross-cultural adaptation of the Norwegian versions of the Roland-Morris Disability Questionnaire and the Oswestry Disability Index. </w:t>
      </w:r>
      <w:r w:rsidRPr="002C7D87">
        <w:rPr>
          <w:lang w:val="nb-NO"/>
        </w:rPr>
        <w:t>J Rehabil Med 2003;35:241-7.</w:t>
      </w:r>
    </w:p>
    <w:p w14:paraId="74BFA7C8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2C7D87">
        <w:rPr>
          <w:lang w:val="nb-NO"/>
        </w:rPr>
        <w:t>20.</w:t>
      </w:r>
      <w:r w:rsidRPr="002C7D87">
        <w:rPr>
          <w:lang w:val="nb-NO"/>
        </w:rPr>
        <w:tab/>
        <w:t xml:space="preserve">Hill JC, Dunn KM, Lewis M, et al. </w:t>
      </w:r>
      <w:r w:rsidRPr="001D3C49">
        <w:t>A primary care back pain screening tool: identifying patient subgroups for initial treatment. Arthritis Rheum 2008;59:632-41.</w:t>
      </w:r>
    </w:p>
    <w:p w14:paraId="1DAF5177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21.</w:t>
      </w:r>
      <w:r w:rsidRPr="001D3C49">
        <w:tab/>
        <w:t>Roach KE, Budiman-Mak E, Songsiridej N, Lertratanakul Y. Development of a shoulder pain and disability index. Arthritis Care Res 1991;4:143-9.</w:t>
      </w:r>
    </w:p>
    <w:p w14:paraId="0DE47160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22.</w:t>
      </w:r>
      <w:r w:rsidRPr="001D3C49">
        <w:tab/>
        <w:t>Beaton DE, Wright JG, Katz JN. Development of the QuickDASH: comparison of three item-reduction approaches. J Bone Joint Surg Am 2005;87:1038-46.</w:t>
      </w:r>
    </w:p>
    <w:p w14:paraId="4842CD5D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23.</w:t>
      </w:r>
      <w:r w:rsidRPr="001D3C49">
        <w:tab/>
        <w:t>Nilsdotter AK, Lohmander LS, Klassbo M, Roos EM. Hip disability and osteoarthritis outcome score (HOOS)--validity and responsiveness in total hip replacement. BMC Musculoskelet Disord 2003;4:10.</w:t>
      </w:r>
    </w:p>
    <w:p w14:paraId="6CF517A4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24.</w:t>
      </w:r>
      <w:r w:rsidRPr="001D3C49">
        <w:tab/>
        <w:t>Roos EM, Lohmander LS. The Knee injury and Osteoarthritis Outcome Score (KOOS): from joint injury to osteoarthritis. Health and quality of life outcomes 2003;1:64.</w:t>
      </w:r>
    </w:p>
    <w:p w14:paraId="4404DA46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25.</w:t>
      </w:r>
      <w:r w:rsidRPr="001D3C49">
        <w:tab/>
        <w:t>Østerås N, Garratt A, Grotle M, et al. Patient-reported quality of care for osteoarthritis: development and testing of the osteoarthritis quality indicator questionnaire. Arthritis Care Res (Hoboken) 2013;65:1043-51.</w:t>
      </w:r>
    </w:p>
    <w:p w14:paraId="6B83A482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26.</w:t>
      </w:r>
      <w:r w:rsidRPr="001D3C49">
        <w:tab/>
        <w:t>Ware JE, Jr., Sherbourne CD. The MOS 36-item short-form health survey (SF-36). I. Conceptual framework and item selection. Medical care 1992;30:473-83.</w:t>
      </w:r>
    </w:p>
    <w:p w14:paraId="3E5F6380" w14:textId="77777777" w:rsidR="001D3C49" w:rsidRPr="002C7D87" w:rsidRDefault="001D3C49" w:rsidP="00736189">
      <w:pPr>
        <w:pStyle w:val="EndNoteBibliography"/>
        <w:framePr w:hSpace="0" w:wrap="auto" w:vAnchor="margin" w:hAnchor="text" w:xAlign="left" w:yAlign="inline"/>
        <w:spacing w:after="0"/>
        <w:rPr>
          <w:lang w:val="nb-NO"/>
        </w:rPr>
      </w:pPr>
      <w:r w:rsidRPr="001D3C49">
        <w:t>27.</w:t>
      </w:r>
      <w:r w:rsidRPr="001D3C49">
        <w:tab/>
        <w:t xml:space="preserve">Bastien CH, Vallieres A, Morin CM. Validation of the Insomnia Severity Index as an outcome measure for insomnia research. </w:t>
      </w:r>
      <w:r w:rsidRPr="002C7D87">
        <w:rPr>
          <w:lang w:val="nb-NO"/>
        </w:rPr>
        <w:t>Sleep Med 2001;2:297-307.</w:t>
      </w:r>
    </w:p>
    <w:p w14:paraId="74F81F3B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2C7D87">
        <w:rPr>
          <w:lang w:val="nb-NO"/>
        </w:rPr>
        <w:lastRenderedPageBreak/>
        <w:t>28.</w:t>
      </w:r>
      <w:r w:rsidRPr="002C7D87">
        <w:rPr>
          <w:lang w:val="nb-NO"/>
        </w:rPr>
        <w:tab/>
        <w:t xml:space="preserve">Dworkin RH, Turk DC, Farrar JT, et al. </w:t>
      </w:r>
      <w:r w:rsidRPr="001D3C49">
        <w:t>Core outcome measures for chronic pain clinical trials: IMMPACT recommendations. Pain 2005;113:9-19.</w:t>
      </w:r>
    </w:p>
    <w:p w14:paraId="62514E64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29.</w:t>
      </w:r>
      <w:r w:rsidRPr="001D3C49">
        <w:tab/>
        <w:t>Strand LI, Moe-Nilssen R, Ljunggren AE. Back Performance Scale for the assessment of mobility-related activities in people with back pain. PhysTher 2002;82:1213-23.</w:t>
      </w:r>
    </w:p>
    <w:p w14:paraId="0274075F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30.</w:t>
      </w:r>
      <w:r w:rsidRPr="001D3C49">
        <w:tab/>
        <w:t>Magnussen L, Strand LI, Lygren H. Reliability and validity of the back performance scale: observing activity limitation in patients with back pain. Spine (Phila Pa 1976) 2004;29:903-7.</w:t>
      </w:r>
    </w:p>
    <w:p w14:paraId="60E26512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31.</w:t>
      </w:r>
      <w:r w:rsidRPr="001D3C49">
        <w:tab/>
        <w:t>Stuge B, Garratt A, Krogstad JH, Grotle M. The pelvic girdle questionnaire: a condition-specific instrument for assessing activity limitations and symptoms in people with pelvic girdle pain. Phys Ther 2011;91:1096-108.</w:t>
      </w:r>
    </w:p>
    <w:p w14:paraId="629A36F4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32.</w:t>
      </w:r>
      <w:r w:rsidRPr="001D3C49">
        <w:tab/>
        <w:t>Tveter AT, Dagfinrud H, Moseng T, Holm I. Measuring health-related physical fitness in physiotherapy practice: reliability, validity, and feasibility of clinical field tests and a patient-reported measure. J Orthop Sports Phys Ther 2014;44:206-16.</w:t>
      </w:r>
    </w:p>
    <w:p w14:paraId="2188FB08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33.</w:t>
      </w:r>
      <w:r w:rsidRPr="001D3C49">
        <w:tab/>
        <w:t>Östgaard HC, Zetherstrom G, Roos-Hansson E. The posterior pelvic pain provocation test in pregnant women. Eur Spine J 1994;3:258-60.</w:t>
      </w:r>
    </w:p>
    <w:p w14:paraId="3ACBFAE7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34.</w:t>
      </w:r>
      <w:r w:rsidRPr="001D3C49">
        <w:tab/>
        <w:t>Mens JM, Vleeming A, Snijders CJ, Stam HJ, Ginai AZ. The active straight leg raising test and mobility of the pelvic joints. Eur Spine J 1999;8:468-73.</w:t>
      </w:r>
    </w:p>
    <w:p w14:paraId="339325BD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35.</w:t>
      </w:r>
      <w:r w:rsidRPr="001D3C49">
        <w:tab/>
        <w:t>Podsiadlo D, Richardson S. The timed "Up &amp; Go": a test of basic functional mobility for frail elderly persons. J Am Geriatr Soc 1991;39:142-8.</w:t>
      </w:r>
    </w:p>
    <w:p w14:paraId="6397AD0F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  <w:spacing w:after="0"/>
      </w:pPr>
      <w:r w:rsidRPr="001D3C49">
        <w:t>36.</w:t>
      </w:r>
      <w:r w:rsidRPr="001D3C49">
        <w:tab/>
        <w:t>Bentsen BG, Natvig B, Winnem M. [Assessment of one's own functional status. COOP-WONCA questionnaire charts in clinical practice and research]. TidsskrNor Laegeforen 1997;117:1790-3.</w:t>
      </w:r>
    </w:p>
    <w:p w14:paraId="3361E762" w14:textId="77777777" w:rsidR="001D3C49" w:rsidRPr="002C7D87" w:rsidRDefault="001D3C49" w:rsidP="00736189">
      <w:pPr>
        <w:pStyle w:val="EndNoteBibliography"/>
        <w:framePr w:hSpace="0" w:wrap="auto" w:vAnchor="margin" w:hAnchor="text" w:xAlign="left" w:yAlign="inline"/>
        <w:spacing w:after="0"/>
        <w:rPr>
          <w:lang w:val="nb-NO"/>
        </w:rPr>
      </w:pPr>
      <w:r w:rsidRPr="001D3C49">
        <w:t>37.</w:t>
      </w:r>
      <w:r w:rsidRPr="001D3C49">
        <w:tab/>
        <w:t xml:space="preserve">Guralnik JM, Simonsick EM, Ferrucci L, et al. A short physical performance battery assessing lower extremity function: association with self-reported disability and prediction of mortality and nursing home admission. </w:t>
      </w:r>
      <w:r w:rsidRPr="002C7D87">
        <w:rPr>
          <w:lang w:val="nb-NO"/>
        </w:rPr>
        <w:t>J Gerontol 1994;49:M85-94.</w:t>
      </w:r>
    </w:p>
    <w:p w14:paraId="019073BB" w14:textId="77777777" w:rsidR="001D3C49" w:rsidRPr="001D3C49" w:rsidRDefault="001D3C49" w:rsidP="00736189">
      <w:pPr>
        <w:pStyle w:val="EndNoteBibliography"/>
        <w:framePr w:hSpace="0" w:wrap="auto" w:vAnchor="margin" w:hAnchor="text" w:xAlign="left" w:yAlign="inline"/>
      </w:pPr>
      <w:r w:rsidRPr="002C7D87">
        <w:rPr>
          <w:lang w:val="nb-NO"/>
        </w:rPr>
        <w:t>38.</w:t>
      </w:r>
      <w:r w:rsidRPr="002C7D87">
        <w:rPr>
          <w:lang w:val="nb-NO"/>
        </w:rPr>
        <w:tab/>
        <w:t xml:space="preserve">Kempen GI, Yardley L, van Haastregt JC, et al. </w:t>
      </w:r>
      <w:r w:rsidRPr="001D3C49">
        <w:t>The Short FES-I: a shortened version of the falls efficacy scale-international to assess fear of falling. Age Ageing 2008;37:45-50.</w:t>
      </w:r>
    </w:p>
    <w:p w14:paraId="5ED6A7C3" w14:textId="4DF66BC0" w:rsidR="005875DE" w:rsidRPr="008F0B00" w:rsidRDefault="00BE7330" w:rsidP="004B0EBE">
      <w:pPr>
        <w:rPr>
          <w:lang w:val="en-US"/>
        </w:rPr>
      </w:pPr>
      <w:r w:rsidRPr="008F0B00">
        <w:rPr>
          <w:lang w:val="en-US"/>
        </w:rPr>
        <w:fldChar w:fldCharType="end"/>
      </w:r>
    </w:p>
    <w:sectPr w:rsidR="005875DE" w:rsidRPr="008F0B00" w:rsidSect="009A2E13">
      <w:footerReference w:type="default" r:id="rId8"/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1F4ED82" w14:textId="77777777" w:rsidR="00223BA2" w:rsidRDefault="00223BA2" w:rsidP="00E81238">
      <w:pPr>
        <w:spacing w:after="0" w:line="240" w:lineRule="auto"/>
      </w:pPr>
      <w:r>
        <w:separator/>
      </w:r>
    </w:p>
  </w:endnote>
  <w:endnote w:type="continuationSeparator" w:id="0">
    <w:p w14:paraId="21C1B334" w14:textId="77777777" w:rsidR="00223BA2" w:rsidRDefault="00223BA2" w:rsidP="00E8123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549993591"/>
      <w:docPartObj>
        <w:docPartGallery w:val="Page Numbers (Bottom of Page)"/>
        <w:docPartUnique/>
      </w:docPartObj>
    </w:sdtPr>
    <w:sdtEndPr/>
    <w:sdtContent>
      <w:p w14:paraId="0ECD36C3" w14:textId="16BC58B4" w:rsidR="001D3C49" w:rsidRDefault="001D3C49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1744D">
          <w:rPr>
            <w:noProof/>
          </w:rPr>
          <w:t>6</w:t>
        </w:r>
        <w:r>
          <w:fldChar w:fldCharType="end"/>
        </w:r>
      </w:p>
    </w:sdtContent>
  </w:sdt>
  <w:p w14:paraId="71BA7E40" w14:textId="77777777" w:rsidR="001D3C49" w:rsidRDefault="001D3C4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4CB1FBF" w14:textId="77777777" w:rsidR="00223BA2" w:rsidRDefault="00223BA2" w:rsidP="00E81238">
      <w:pPr>
        <w:spacing w:after="0" w:line="240" w:lineRule="auto"/>
      </w:pPr>
      <w:r>
        <w:separator/>
      </w:r>
    </w:p>
  </w:footnote>
  <w:footnote w:type="continuationSeparator" w:id="0">
    <w:p w14:paraId="610F6E77" w14:textId="77777777" w:rsidR="00223BA2" w:rsidRDefault="00223BA2" w:rsidP="00E8123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2330B6B"/>
    <w:multiLevelType w:val="hybridMultilevel"/>
    <w:tmpl w:val="B3F2B7BA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6C2E2C"/>
    <w:multiLevelType w:val="hybridMultilevel"/>
    <w:tmpl w:val="ADC4C19A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D32F3A"/>
    <w:multiLevelType w:val="hybridMultilevel"/>
    <w:tmpl w:val="94F62980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DD56384"/>
    <w:multiLevelType w:val="multilevel"/>
    <w:tmpl w:val="1FA2E23E"/>
    <w:lvl w:ilvl="0"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-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440" w:hanging="1440"/>
      </w:pPr>
      <w:rPr>
        <w:rFonts w:hint="default"/>
      </w:rPr>
    </w:lvl>
  </w:abstractNum>
  <w:abstractNum w:abstractNumId="4" w15:restartNumberingAfterBreak="0">
    <w:nsid w:val="0EE47800"/>
    <w:multiLevelType w:val="hybridMultilevel"/>
    <w:tmpl w:val="530A135C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0571B24"/>
    <w:multiLevelType w:val="hybridMultilevel"/>
    <w:tmpl w:val="95C084CC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2812483"/>
    <w:multiLevelType w:val="hybridMultilevel"/>
    <w:tmpl w:val="C472BC72"/>
    <w:lvl w:ilvl="0" w:tplc="0414000F">
      <w:start w:val="1"/>
      <w:numFmt w:val="decimal"/>
      <w:lvlText w:val="%1."/>
      <w:lvlJc w:val="left"/>
      <w:pPr>
        <w:ind w:left="394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114" w:hanging="360"/>
      </w:pPr>
    </w:lvl>
    <w:lvl w:ilvl="2" w:tplc="0414001B" w:tentative="1">
      <w:start w:val="1"/>
      <w:numFmt w:val="lowerRoman"/>
      <w:lvlText w:val="%3."/>
      <w:lvlJc w:val="right"/>
      <w:pPr>
        <w:ind w:left="1834" w:hanging="180"/>
      </w:pPr>
    </w:lvl>
    <w:lvl w:ilvl="3" w:tplc="0414000F" w:tentative="1">
      <w:start w:val="1"/>
      <w:numFmt w:val="decimal"/>
      <w:lvlText w:val="%4."/>
      <w:lvlJc w:val="left"/>
      <w:pPr>
        <w:ind w:left="2554" w:hanging="360"/>
      </w:pPr>
    </w:lvl>
    <w:lvl w:ilvl="4" w:tplc="04140019" w:tentative="1">
      <w:start w:val="1"/>
      <w:numFmt w:val="lowerLetter"/>
      <w:lvlText w:val="%5."/>
      <w:lvlJc w:val="left"/>
      <w:pPr>
        <w:ind w:left="3274" w:hanging="360"/>
      </w:pPr>
    </w:lvl>
    <w:lvl w:ilvl="5" w:tplc="0414001B" w:tentative="1">
      <w:start w:val="1"/>
      <w:numFmt w:val="lowerRoman"/>
      <w:lvlText w:val="%6."/>
      <w:lvlJc w:val="right"/>
      <w:pPr>
        <w:ind w:left="3994" w:hanging="180"/>
      </w:pPr>
    </w:lvl>
    <w:lvl w:ilvl="6" w:tplc="0414000F" w:tentative="1">
      <w:start w:val="1"/>
      <w:numFmt w:val="decimal"/>
      <w:lvlText w:val="%7."/>
      <w:lvlJc w:val="left"/>
      <w:pPr>
        <w:ind w:left="4714" w:hanging="360"/>
      </w:pPr>
    </w:lvl>
    <w:lvl w:ilvl="7" w:tplc="04140019" w:tentative="1">
      <w:start w:val="1"/>
      <w:numFmt w:val="lowerLetter"/>
      <w:lvlText w:val="%8."/>
      <w:lvlJc w:val="left"/>
      <w:pPr>
        <w:ind w:left="5434" w:hanging="360"/>
      </w:pPr>
    </w:lvl>
    <w:lvl w:ilvl="8" w:tplc="0414001B" w:tentative="1">
      <w:start w:val="1"/>
      <w:numFmt w:val="lowerRoman"/>
      <w:lvlText w:val="%9."/>
      <w:lvlJc w:val="right"/>
      <w:pPr>
        <w:ind w:left="6154" w:hanging="180"/>
      </w:pPr>
    </w:lvl>
  </w:abstractNum>
  <w:abstractNum w:abstractNumId="7" w15:restartNumberingAfterBreak="0">
    <w:nsid w:val="138D4039"/>
    <w:multiLevelType w:val="hybridMultilevel"/>
    <w:tmpl w:val="70A4E0CC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5FF142B"/>
    <w:multiLevelType w:val="hybridMultilevel"/>
    <w:tmpl w:val="FF308782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C3B3B58"/>
    <w:multiLevelType w:val="multilevel"/>
    <w:tmpl w:val="D89424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21B43D15"/>
    <w:multiLevelType w:val="hybridMultilevel"/>
    <w:tmpl w:val="D1EA96D2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6E30080"/>
    <w:multiLevelType w:val="hybridMultilevel"/>
    <w:tmpl w:val="A34C4884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7CD00FB"/>
    <w:multiLevelType w:val="multilevel"/>
    <w:tmpl w:val="AB90644E"/>
    <w:lvl w:ilvl="0">
      <w:start w:val="9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12"/>
      <w:numFmt w:val="decimal"/>
      <w:lvlText w:val="%1-%2"/>
      <w:lvlJc w:val="left"/>
      <w:pPr>
        <w:ind w:left="375" w:hanging="375"/>
      </w:pPr>
      <w:rPr>
        <w:rFonts w:hint="default"/>
      </w:rPr>
    </w:lvl>
    <w:lvl w:ilvl="2">
      <w:start w:val="1"/>
      <w:numFmt w:val="decimal"/>
      <w:lvlText w:val="%1-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ind w:left="1440" w:hanging="1440"/>
      </w:pPr>
      <w:rPr>
        <w:rFonts w:hint="default"/>
      </w:rPr>
    </w:lvl>
  </w:abstractNum>
  <w:abstractNum w:abstractNumId="13" w15:restartNumberingAfterBreak="0">
    <w:nsid w:val="405E166F"/>
    <w:multiLevelType w:val="hybridMultilevel"/>
    <w:tmpl w:val="64AC846E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20D3DF9"/>
    <w:multiLevelType w:val="hybridMultilevel"/>
    <w:tmpl w:val="C472BC72"/>
    <w:lvl w:ilvl="0" w:tplc="0414000F">
      <w:start w:val="1"/>
      <w:numFmt w:val="decimal"/>
      <w:lvlText w:val="%1."/>
      <w:lvlJc w:val="left"/>
      <w:pPr>
        <w:ind w:left="394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114" w:hanging="360"/>
      </w:pPr>
    </w:lvl>
    <w:lvl w:ilvl="2" w:tplc="0414001B" w:tentative="1">
      <w:start w:val="1"/>
      <w:numFmt w:val="lowerRoman"/>
      <w:lvlText w:val="%3."/>
      <w:lvlJc w:val="right"/>
      <w:pPr>
        <w:ind w:left="1834" w:hanging="180"/>
      </w:pPr>
    </w:lvl>
    <w:lvl w:ilvl="3" w:tplc="0414000F" w:tentative="1">
      <w:start w:val="1"/>
      <w:numFmt w:val="decimal"/>
      <w:lvlText w:val="%4."/>
      <w:lvlJc w:val="left"/>
      <w:pPr>
        <w:ind w:left="2554" w:hanging="360"/>
      </w:pPr>
    </w:lvl>
    <w:lvl w:ilvl="4" w:tplc="04140019" w:tentative="1">
      <w:start w:val="1"/>
      <w:numFmt w:val="lowerLetter"/>
      <w:lvlText w:val="%5."/>
      <w:lvlJc w:val="left"/>
      <w:pPr>
        <w:ind w:left="3274" w:hanging="360"/>
      </w:pPr>
    </w:lvl>
    <w:lvl w:ilvl="5" w:tplc="0414001B" w:tentative="1">
      <w:start w:val="1"/>
      <w:numFmt w:val="lowerRoman"/>
      <w:lvlText w:val="%6."/>
      <w:lvlJc w:val="right"/>
      <w:pPr>
        <w:ind w:left="3994" w:hanging="180"/>
      </w:pPr>
    </w:lvl>
    <w:lvl w:ilvl="6" w:tplc="0414000F" w:tentative="1">
      <w:start w:val="1"/>
      <w:numFmt w:val="decimal"/>
      <w:lvlText w:val="%7."/>
      <w:lvlJc w:val="left"/>
      <w:pPr>
        <w:ind w:left="4714" w:hanging="360"/>
      </w:pPr>
    </w:lvl>
    <w:lvl w:ilvl="7" w:tplc="04140019" w:tentative="1">
      <w:start w:val="1"/>
      <w:numFmt w:val="lowerLetter"/>
      <w:lvlText w:val="%8."/>
      <w:lvlJc w:val="left"/>
      <w:pPr>
        <w:ind w:left="5434" w:hanging="360"/>
      </w:pPr>
    </w:lvl>
    <w:lvl w:ilvl="8" w:tplc="0414001B" w:tentative="1">
      <w:start w:val="1"/>
      <w:numFmt w:val="lowerRoman"/>
      <w:lvlText w:val="%9."/>
      <w:lvlJc w:val="right"/>
      <w:pPr>
        <w:ind w:left="6154" w:hanging="180"/>
      </w:pPr>
    </w:lvl>
  </w:abstractNum>
  <w:abstractNum w:abstractNumId="15" w15:restartNumberingAfterBreak="0">
    <w:nsid w:val="455F0007"/>
    <w:multiLevelType w:val="hybridMultilevel"/>
    <w:tmpl w:val="C472BC72"/>
    <w:lvl w:ilvl="0" w:tplc="0414000F">
      <w:start w:val="1"/>
      <w:numFmt w:val="decimal"/>
      <w:lvlText w:val="%1."/>
      <w:lvlJc w:val="left"/>
      <w:pPr>
        <w:ind w:left="394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114" w:hanging="360"/>
      </w:pPr>
    </w:lvl>
    <w:lvl w:ilvl="2" w:tplc="0414001B" w:tentative="1">
      <w:start w:val="1"/>
      <w:numFmt w:val="lowerRoman"/>
      <w:lvlText w:val="%3."/>
      <w:lvlJc w:val="right"/>
      <w:pPr>
        <w:ind w:left="1834" w:hanging="180"/>
      </w:pPr>
    </w:lvl>
    <w:lvl w:ilvl="3" w:tplc="0414000F" w:tentative="1">
      <w:start w:val="1"/>
      <w:numFmt w:val="decimal"/>
      <w:lvlText w:val="%4."/>
      <w:lvlJc w:val="left"/>
      <w:pPr>
        <w:ind w:left="2554" w:hanging="360"/>
      </w:pPr>
    </w:lvl>
    <w:lvl w:ilvl="4" w:tplc="04140019" w:tentative="1">
      <w:start w:val="1"/>
      <w:numFmt w:val="lowerLetter"/>
      <w:lvlText w:val="%5."/>
      <w:lvlJc w:val="left"/>
      <w:pPr>
        <w:ind w:left="3274" w:hanging="360"/>
      </w:pPr>
    </w:lvl>
    <w:lvl w:ilvl="5" w:tplc="0414001B" w:tentative="1">
      <w:start w:val="1"/>
      <w:numFmt w:val="lowerRoman"/>
      <w:lvlText w:val="%6."/>
      <w:lvlJc w:val="right"/>
      <w:pPr>
        <w:ind w:left="3994" w:hanging="180"/>
      </w:pPr>
    </w:lvl>
    <w:lvl w:ilvl="6" w:tplc="0414000F" w:tentative="1">
      <w:start w:val="1"/>
      <w:numFmt w:val="decimal"/>
      <w:lvlText w:val="%7."/>
      <w:lvlJc w:val="left"/>
      <w:pPr>
        <w:ind w:left="4714" w:hanging="360"/>
      </w:pPr>
    </w:lvl>
    <w:lvl w:ilvl="7" w:tplc="04140019" w:tentative="1">
      <w:start w:val="1"/>
      <w:numFmt w:val="lowerLetter"/>
      <w:lvlText w:val="%8."/>
      <w:lvlJc w:val="left"/>
      <w:pPr>
        <w:ind w:left="5434" w:hanging="360"/>
      </w:pPr>
    </w:lvl>
    <w:lvl w:ilvl="8" w:tplc="0414001B" w:tentative="1">
      <w:start w:val="1"/>
      <w:numFmt w:val="lowerRoman"/>
      <w:lvlText w:val="%9."/>
      <w:lvlJc w:val="right"/>
      <w:pPr>
        <w:ind w:left="6154" w:hanging="180"/>
      </w:pPr>
    </w:lvl>
  </w:abstractNum>
  <w:abstractNum w:abstractNumId="16" w15:restartNumberingAfterBreak="0">
    <w:nsid w:val="469F040A"/>
    <w:multiLevelType w:val="hybridMultilevel"/>
    <w:tmpl w:val="43AC984C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0C437C8"/>
    <w:multiLevelType w:val="hybridMultilevel"/>
    <w:tmpl w:val="2F6C9A24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5BC4B02"/>
    <w:multiLevelType w:val="hybridMultilevel"/>
    <w:tmpl w:val="25EAE0DA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65423B2"/>
    <w:multiLevelType w:val="hybridMultilevel"/>
    <w:tmpl w:val="4CE2ECB4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46E6251"/>
    <w:multiLevelType w:val="hybridMultilevel"/>
    <w:tmpl w:val="F2E28F0C"/>
    <w:lvl w:ilvl="0" w:tplc="D0B2B19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8FF3315"/>
    <w:multiLevelType w:val="hybridMultilevel"/>
    <w:tmpl w:val="A8F44304"/>
    <w:lvl w:ilvl="0" w:tplc="E85E2004">
      <w:start w:val="5"/>
      <w:numFmt w:val="bullet"/>
      <w:lvlText w:val="-"/>
      <w:lvlJc w:val="left"/>
      <w:pPr>
        <w:ind w:left="585" w:hanging="360"/>
      </w:pPr>
      <w:rPr>
        <w:rFonts w:ascii="Calibri" w:eastAsiaTheme="minorHAnsi" w:hAnsi="Calibri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305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025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745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465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185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4905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625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345" w:hanging="360"/>
      </w:pPr>
      <w:rPr>
        <w:rFonts w:ascii="Wingdings" w:hAnsi="Wingdings" w:hint="default"/>
      </w:rPr>
    </w:lvl>
  </w:abstractNum>
  <w:abstractNum w:abstractNumId="22" w15:restartNumberingAfterBreak="0">
    <w:nsid w:val="79A6210D"/>
    <w:multiLevelType w:val="hybridMultilevel"/>
    <w:tmpl w:val="5D3C2BD4"/>
    <w:lvl w:ilvl="0" w:tplc="52E48C92">
      <w:start w:val="9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BE147E3"/>
    <w:multiLevelType w:val="hybridMultilevel"/>
    <w:tmpl w:val="64AC846E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0"/>
  </w:num>
  <w:num w:numId="2">
    <w:abstractNumId w:val="14"/>
  </w:num>
  <w:num w:numId="3">
    <w:abstractNumId w:val="6"/>
  </w:num>
  <w:num w:numId="4">
    <w:abstractNumId w:val="15"/>
  </w:num>
  <w:num w:numId="5">
    <w:abstractNumId w:val="9"/>
  </w:num>
  <w:num w:numId="6">
    <w:abstractNumId w:val="21"/>
  </w:num>
  <w:num w:numId="7">
    <w:abstractNumId w:val="17"/>
  </w:num>
  <w:num w:numId="8">
    <w:abstractNumId w:val="0"/>
  </w:num>
  <w:num w:numId="9">
    <w:abstractNumId w:val="8"/>
  </w:num>
  <w:num w:numId="10">
    <w:abstractNumId w:val="19"/>
  </w:num>
  <w:num w:numId="11">
    <w:abstractNumId w:val="16"/>
  </w:num>
  <w:num w:numId="12">
    <w:abstractNumId w:val="11"/>
  </w:num>
  <w:num w:numId="13">
    <w:abstractNumId w:val="2"/>
  </w:num>
  <w:num w:numId="14">
    <w:abstractNumId w:val="23"/>
  </w:num>
  <w:num w:numId="15">
    <w:abstractNumId w:val="4"/>
  </w:num>
  <w:num w:numId="16">
    <w:abstractNumId w:val="13"/>
  </w:num>
  <w:num w:numId="17">
    <w:abstractNumId w:val="3"/>
  </w:num>
  <w:num w:numId="18">
    <w:abstractNumId w:val="22"/>
  </w:num>
  <w:num w:numId="19">
    <w:abstractNumId w:val="12"/>
  </w:num>
  <w:num w:numId="20">
    <w:abstractNumId w:val="18"/>
  </w:num>
  <w:num w:numId="21">
    <w:abstractNumId w:val="5"/>
  </w:num>
  <w:num w:numId="22">
    <w:abstractNumId w:val="1"/>
  </w:num>
  <w:num w:numId="23">
    <w:abstractNumId w:val="7"/>
  </w:num>
  <w:num w:numId="24">
    <w:abstractNumId w:val="10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taawp5s45azsgesfdp5ap9mvx9sape2592f&quot;&gt;Stipendiat&lt;record-ids&gt;&lt;item&gt;234&lt;/item&gt;&lt;item&gt;251&lt;/item&gt;&lt;item&gt;277&lt;/item&gt;&lt;item&gt;596&lt;/item&gt;&lt;item&gt;602&lt;/item&gt;&lt;item&gt;1191&lt;/item&gt;&lt;item&gt;1458&lt;/item&gt;&lt;item&gt;1461&lt;/item&gt;&lt;item&gt;1818&lt;/item&gt;&lt;item&gt;1819&lt;/item&gt;&lt;item&gt;1822&lt;/item&gt;&lt;item&gt;1825&lt;/item&gt;&lt;item&gt;1862&lt;/item&gt;&lt;item&gt;1863&lt;/item&gt;&lt;item&gt;1865&lt;/item&gt;&lt;item&gt;1866&lt;/item&gt;&lt;item&gt;1875&lt;/item&gt;&lt;item&gt;1948&lt;/item&gt;&lt;item&gt;2084&lt;/item&gt;&lt;item&gt;2658&lt;/item&gt;&lt;item&gt;2660&lt;/item&gt;&lt;item&gt;2661&lt;/item&gt;&lt;item&gt;2662&lt;/item&gt;&lt;item&gt;2664&lt;/item&gt;&lt;item&gt;2666&lt;/item&gt;&lt;item&gt;2676&lt;/item&gt;&lt;item&gt;2678&lt;/item&gt;&lt;item&gt;2679&lt;/item&gt;&lt;item&gt;2683&lt;/item&gt;&lt;item&gt;2684&lt;/item&gt;&lt;item&gt;2815&lt;/item&gt;&lt;item&gt;3576&lt;/item&gt;&lt;item&gt;4936&lt;/item&gt;&lt;item&gt;15547&lt;/item&gt;&lt;item&gt;15550&lt;/item&gt;&lt;item&gt;15553&lt;/item&gt;&lt;item&gt;15554&lt;/item&gt;&lt;/record-ids&gt;&lt;/item&gt;&lt;/Libraries&gt;"/>
  </w:docVars>
  <w:rsids>
    <w:rsidRoot w:val="00676939"/>
    <w:rsid w:val="00005A5B"/>
    <w:rsid w:val="00013C11"/>
    <w:rsid w:val="00021921"/>
    <w:rsid w:val="00024259"/>
    <w:rsid w:val="000243AF"/>
    <w:rsid w:val="000246F4"/>
    <w:rsid w:val="00034222"/>
    <w:rsid w:val="00037787"/>
    <w:rsid w:val="00043AF5"/>
    <w:rsid w:val="000477CC"/>
    <w:rsid w:val="00053371"/>
    <w:rsid w:val="0005368F"/>
    <w:rsid w:val="00053CD0"/>
    <w:rsid w:val="00055C03"/>
    <w:rsid w:val="000570EB"/>
    <w:rsid w:val="00066771"/>
    <w:rsid w:val="0007186E"/>
    <w:rsid w:val="000722B5"/>
    <w:rsid w:val="000727D1"/>
    <w:rsid w:val="00072E85"/>
    <w:rsid w:val="00076BDA"/>
    <w:rsid w:val="0008016E"/>
    <w:rsid w:val="00081A29"/>
    <w:rsid w:val="0008363D"/>
    <w:rsid w:val="00086068"/>
    <w:rsid w:val="00090F10"/>
    <w:rsid w:val="000941A5"/>
    <w:rsid w:val="000972A3"/>
    <w:rsid w:val="00097A21"/>
    <w:rsid w:val="000A13C1"/>
    <w:rsid w:val="000A5297"/>
    <w:rsid w:val="000B2848"/>
    <w:rsid w:val="000B5C7A"/>
    <w:rsid w:val="000B693B"/>
    <w:rsid w:val="000C389F"/>
    <w:rsid w:val="000C4563"/>
    <w:rsid w:val="000C5DF0"/>
    <w:rsid w:val="000C5EA7"/>
    <w:rsid w:val="000D0199"/>
    <w:rsid w:val="000D2513"/>
    <w:rsid w:val="000D25BB"/>
    <w:rsid w:val="000D261F"/>
    <w:rsid w:val="000D4F58"/>
    <w:rsid w:val="000E0041"/>
    <w:rsid w:val="000E1CCB"/>
    <w:rsid w:val="000E3B68"/>
    <w:rsid w:val="000E4183"/>
    <w:rsid w:val="000E4D37"/>
    <w:rsid w:val="000E64E8"/>
    <w:rsid w:val="000F0C04"/>
    <w:rsid w:val="000F5166"/>
    <w:rsid w:val="000F56AF"/>
    <w:rsid w:val="000F5CA2"/>
    <w:rsid w:val="001001D3"/>
    <w:rsid w:val="00100298"/>
    <w:rsid w:val="001012F2"/>
    <w:rsid w:val="00106202"/>
    <w:rsid w:val="00113BE6"/>
    <w:rsid w:val="001204C4"/>
    <w:rsid w:val="0012124D"/>
    <w:rsid w:val="001221D6"/>
    <w:rsid w:val="00122217"/>
    <w:rsid w:val="00123356"/>
    <w:rsid w:val="0012663C"/>
    <w:rsid w:val="00127F32"/>
    <w:rsid w:val="001300FE"/>
    <w:rsid w:val="00140CD1"/>
    <w:rsid w:val="001425D9"/>
    <w:rsid w:val="00143FAC"/>
    <w:rsid w:val="00146755"/>
    <w:rsid w:val="00146C50"/>
    <w:rsid w:val="0014798F"/>
    <w:rsid w:val="00150DB3"/>
    <w:rsid w:val="00151718"/>
    <w:rsid w:val="0015192C"/>
    <w:rsid w:val="00156A37"/>
    <w:rsid w:val="00157C80"/>
    <w:rsid w:val="00157E17"/>
    <w:rsid w:val="0016229E"/>
    <w:rsid w:val="0016343C"/>
    <w:rsid w:val="00164603"/>
    <w:rsid w:val="00166672"/>
    <w:rsid w:val="00170579"/>
    <w:rsid w:val="00174F49"/>
    <w:rsid w:val="00175D25"/>
    <w:rsid w:val="00180B02"/>
    <w:rsid w:val="00181326"/>
    <w:rsid w:val="001930D3"/>
    <w:rsid w:val="00197B0A"/>
    <w:rsid w:val="001A08AF"/>
    <w:rsid w:val="001A3A00"/>
    <w:rsid w:val="001A67E1"/>
    <w:rsid w:val="001A6AA4"/>
    <w:rsid w:val="001B243A"/>
    <w:rsid w:val="001B3124"/>
    <w:rsid w:val="001B447D"/>
    <w:rsid w:val="001C1360"/>
    <w:rsid w:val="001C201A"/>
    <w:rsid w:val="001D131D"/>
    <w:rsid w:val="001D34AC"/>
    <w:rsid w:val="001D3C49"/>
    <w:rsid w:val="001D7792"/>
    <w:rsid w:val="001E277A"/>
    <w:rsid w:val="001E59A5"/>
    <w:rsid w:val="001F441D"/>
    <w:rsid w:val="001F6BF3"/>
    <w:rsid w:val="001F7CC4"/>
    <w:rsid w:val="00200117"/>
    <w:rsid w:val="00202367"/>
    <w:rsid w:val="002054FD"/>
    <w:rsid w:val="002066F5"/>
    <w:rsid w:val="00212067"/>
    <w:rsid w:val="0021744D"/>
    <w:rsid w:val="00223557"/>
    <w:rsid w:val="00223BA2"/>
    <w:rsid w:val="00230A51"/>
    <w:rsid w:val="002314C6"/>
    <w:rsid w:val="00231925"/>
    <w:rsid w:val="00233677"/>
    <w:rsid w:val="00241DE9"/>
    <w:rsid w:val="00247724"/>
    <w:rsid w:val="002509B6"/>
    <w:rsid w:val="002514BF"/>
    <w:rsid w:val="00253BF7"/>
    <w:rsid w:val="0025512A"/>
    <w:rsid w:val="00262F21"/>
    <w:rsid w:val="00267372"/>
    <w:rsid w:val="002701DC"/>
    <w:rsid w:val="002707FD"/>
    <w:rsid w:val="002712F6"/>
    <w:rsid w:val="00273279"/>
    <w:rsid w:val="002748D9"/>
    <w:rsid w:val="002758AE"/>
    <w:rsid w:val="00280C9E"/>
    <w:rsid w:val="00287709"/>
    <w:rsid w:val="00287E0B"/>
    <w:rsid w:val="00294607"/>
    <w:rsid w:val="002A3560"/>
    <w:rsid w:val="002A3DD4"/>
    <w:rsid w:val="002A49FE"/>
    <w:rsid w:val="002A60AA"/>
    <w:rsid w:val="002A6749"/>
    <w:rsid w:val="002B0443"/>
    <w:rsid w:val="002B5C76"/>
    <w:rsid w:val="002B7895"/>
    <w:rsid w:val="002C1813"/>
    <w:rsid w:val="002C45DF"/>
    <w:rsid w:val="002C474C"/>
    <w:rsid w:val="002C5A98"/>
    <w:rsid w:val="002C7D87"/>
    <w:rsid w:val="002D095D"/>
    <w:rsid w:val="002D0F5B"/>
    <w:rsid w:val="002D5DEE"/>
    <w:rsid w:val="002D5F2A"/>
    <w:rsid w:val="002D7C1C"/>
    <w:rsid w:val="002E00A9"/>
    <w:rsid w:val="002E26AB"/>
    <w:rsid w:val="002E493C"/>
    <w:rsid w:val="002E6FA1"/>
    <w:rsid w:val="00302C9D"/>
    <w:rsid w:val="00302FCB"/>
    <w:rsid w:val="00304755"/>
    <w:rsid w:val="00305100"/>
    <w:rsid w:val="00306427"/>
    <w:rsid w:val="003147FC"/>
    <w:rsid w:val="00315623"/>
    <w:rsid w:val="0031593F"/>
    <w:rsid w:val="003168D5"/>
    <w:rsid w:val="003215B6"/>
    <w:rsid w:val="0032496E"/>
    <w:rsid w:val="0032655B"/>
    <w:rsid w:val="00327629"/>
    <w:rsid w:val="0032792B"/>
    <w:rsid w:val="00333705"/>
    <w:rsid w:val="00334920"/>
    <w:rsid w:val="00336BCC"/>
    <w:rsid w:val="00343B05"/>
    <w:rsid w:val="00343CCC"/>
    <w:rsid w:val="003447D1"/>
    <w:rsid w:val="00347F9C"/>
    <w:rsid w:val="00351230"/>
    <w:rsid w:val="00352287"/>
    <w:rsid w:val="00353D06"/>
    <w:rsid w:val="00361DA3"/>
    <w:rsid w:val="00364D54"/>
    <w:rsid w:val="00372089"/>
    <w:rsid w:val="003762B0"/>
    <w:rsid w:val="00380066"/>
    <w:rsid w:val="00380714"/>
    <w:rsid w:val="00383E23"/>
    <w:rsid w:val="003840BB"/>
    <w:rsid w:val="00386F31"/>
    <w:rsid w:val="003943F9"/>
    <w:rsid w:val="003A241F"/>
    <w:rsid w:val="003B118E"/>
    <w:rsid w:val="003B304F"/>
    <w:rsid w:val="003B3BD2"/>
    <w:rsid w:val="003B5D27"/>
    <w:rsid w:val="003B6619"/>
    <w:rsid w:val="003B7E3A"/>
    <w:rsid w:val="003D219B"/>
    <w:rsid w:val="003D234B"/>
    <w:rsid w:val="003D2909"/>
    <w:rsid w:val="003D53AD"/>
    <w:rsid w:val="003D6CE1"/>
    <w:rsid w:val="003E101E"/>
    <w:rsid w:val="003E30A2"/>
    <w:rsid w:val="003E75C4"/>
    <w:rsid w:val="003E7AA2"/>
    <w:rsid w:val="003F6038"/>
    <w:rsid w:val="003F6BB3"/>
    <w:rsid w:val="00400478"/>
    <w:rsid w:val="004031A9"/>
    <w:rsid w:val="0040535F"/>
    <w:rsid w:val="00415CBC"/>
    <w:rsid w:val="00417F27"/>
    <w:rsid w:val="004203F4"/>
    <w:rsid w:val="0042262E"/>
    <w:rsid w:val="00422C9E"/>
    <w:rsid w:val="004234A2"/>
    <w:rsid w:val="0043168D"/>
    <w:rsid w:val="00431979"/>
    <w:rsid w:val="00433A2C"/>
    <w:rsid w:val="00434829"/>
    <w:rsid w:val="0043784C"/>
    <w:rsid w:val="00444A94"/>
    <w:rsid w:val="00453458"/>
    <w:rsid w:val="00455F10"/>
    <w:rsid w:val="00457108"/>
    <w:rsid w:val="004610AF"/>
    <w:rsid w:val="00462782"/>
    <w:rsid w:val="00467B62"/>
    <w:rsid w:val="00471A8B"/>
    <w:rsid w:val="00474285"/>
    <w:rsid w:val="00475E95"/>
    <w:rsid w:val="00480820"/>
    <w:rsid w:val="004813FE"/>
    <w:rsid w:val="00481A88"/>
    <w:rsid w:val="0048208F"/>
    <w:rsid w:val="00482B2C"/>
    <w:rsid w:val="004834E2"/>
    <w:rsid w:val="00483898"/>
    <w:rsid w:val="00483B91"/>
    <w:rsid w:val="00483BA6"/>
    <w:rsid w:val="004842CD"/>
    <w:rsid w:val="0048463A"/>
    <w:rsid w:val="00485134"/>
    <w:rsid w:val="00487332"/>
    <w:rsid w:val="00487A21"/>
    <w:rsid w:val="004909E4"/>
    <w:rsid w:val="00491AF8"/>
    <w:rsid w:val="004932A0"/>
    <w:rsid w:val="00493DEB"/>
    <w:rsid w:val="00495481"/>
    <w:rsid w:val="004960F8"/>
    <w:rsid w:val="004A0FEB"/>
    <w:rsid w:val="004A36F8"/>
    <w:rsid w:val="004A73AC"/>
    <w:rsid w:val="004A7FCB"/>
    <w:rsid w:val="004B0EBE"/>
    <w:rsid w:val="004B7751"/>
    <w:rsid w:val="004B7DC7"/>
    <w:rsid w:val="004C4B2E"/>
    <w:rsid w:val="004C5EA3"/>
    <w:rsid w:val="004C7EF2"/>
    <w:rsid w:val="004D0E02"/>
    <w:rsid w:val="004D3F45"/>
    <w:rsid w:val="004D619F"/>
    <w:rsid w:val="004D61D2"/>
    <w:rsid w:val="004E3626"/>
    <w:rsid w:val="004E52C4"/>
    <w:rsid w:val="004E7E50"/>
    <w:rsid w:val="004F0059"/>
    <w:rsid w:val="004F12B3"/>
    <w:rsid w:val="004F2A6C"/>
    <w:rsid w:val="004F5441"/>
    <w:rsid w:val="004F7185"/>
    <w:rsid w:val="005076C3"/>
    <w:rsid w:val="0051029C"/>
    <w:rsid w:val="00512162"/>
    <w:rsid w:val="005223A1"/>
    <w:rsid w:val="00522D1E"/>
    <w:rsid w:val="0052691A"/>
    <w:rsid w:val="0053636C"/>
    <w:rsid w:val="0054159C"/>
    <w:rsid w:val="0054551E"/>
    <w:rsid w:val="00545E71"/>
    <w:rsid w:val="00547B1B"/>
    <w:rsid w:val="0055074D"/>
    <w:rsid w:val="005507B3"/>
    <w:rsid w:val="00553013"/>
    <w:rsid w:val="00554A88"/>
    <w:rsid w:val="00556F0C"/>
    <w:rsid w:val="005572D7"/>
    <w:rsid w:val="00557E79"/>
    <w:rsid w:val="00562095"/>
    <w:rsid w:val="00562938"/>
    <w:rsid w:val="00563577"/>
    <w:rsid w:val="00563BB6"/>
    <w:rsid w:val="00564548"/>
    <w:rsid w:val="00570079"/>
    <w:rsid w:val="00570D1D"/>
    <w:rsid w:val="00571BED"/>
    <w:rsid w:val="0057404E"/>
    <w:rsid w:val="00575975"/>
    <w:rsid w:val="0057638B"/>
    <w:rsid w:val="00582A69"/>
    <w:rsid w:val="00582F2A"/>
    <w:rsid w:val="0058402B"/>
    <w:rsid w:val="0058587E"/>
    <w:rsid w:val="005875DE"/>
    <w:rsid w:val="00591D3D"/>
    <w:rsid w:val="00593883"/>
    <w:rsid w:val="005942EA"/>
    <w:rsid w:val="0059438A"/>
    <w:rsid w:val="0059533B"/>
    <w:rsid w:val="005964F3"/>
    <w:rsid w:val="005A04DE"/>
    <w:rsid w:val="005A180B"/>
    <w:rsid w:val="005A77B5"/>
    <w:rsid w:val="005B0BCB"/>
    <w:rsid w:val="005B0C94"/>
    <w:rsid w:val="005B18E7"/>
    <w:rsid w:val="005B2020"/>
    <w:rsid w:val="005B4513"/>
    <w:rsid w:val="005B4B91"/>
    <w:rsid w:val="005C020C"/>
    <w:rsid w:val="005C0C09"/>
    <w:rsid w:val="005C4A62"/>
    <w:rsid w:val="005C54CF"/>
    <w:rsid w:val="005C5E40"/>
    <w:rsid w:val="005C7E97"/>
    <w:rsid w:val="005D769B"/>
    <w:rsid w:val="005E28A3"/>
    <w:rsid w:val="005E4F58"/>
    <w:rsid w:val="005F730D"/>
    <w:rsid w:val="00605919"/>
    <w:rsid w:val="006105D9"/>
    <w:rsid w:val="00611481"/>
    <w:rsid w:val="006135A5"/>
    <w:rsid w:val="0061604C"/>
    <w:rsid w:val="00620A57"/>
    <w:rsid w:val="00620B9D"/>
    <w:rsid w:val="00624C9E"/>
    <w:rsid w:val="00632C95"/>
    <w:rsid w:val="00636AE1"/>
    <w:rsid w:val="00641A63"/>
    <w:rsid w:val="00643A5C"/>
    <w:rsid w:val="006516ED"/>
    <w:rsid w:val="00652607"/>
    <w:rsid w:val="0065348E"/>
    <w:rsid w:val="00653537"/>
    <w:rsid w:val="00654903"/>
    <w:rsid w:val="00655818"/>
    <w:rsid w:val="006568BD"/>
    <w:rsid w:val="00660A60"/>
    <w:rsid w:val="00661E18"/>
    <w:rsid w:val="00662CD5"/>
    <w:rsid w:val="00664F20"/>
    <w:rsid w:val="006663D0"/>
    <w:rsid w:val="00670E8B"/>
    <w:rsid w:val="006736D5"/>
    <w:rsid w:val="00676939"/>
    <w:rsid w:val="00683834"/>
    <w:rsid w:val="00690102"/>
    <w:rsid w:val="0069175F"/>
    <w:rsid w:val="00692C10"/>
    <w:rsid w:val="006949BA"/>
    <w:rsid w:val="00695B3C"/>
    <w:rsid w:val="006A06B7"/>
    <w:rsid w:val="006A28CD"/>
    <w:rsid w:val="006A5C55"/>
    <w:rsid w:val="006A69E9"/>
    <w:rsid w:val="006B14EB"/>
    <w:rsid w:val="006B1628"/>
    <w:rsid w:val="006B24BC"/>
    <w:rsid w:val="006C0A16"/>
    <w:rsid w:val="006C1946"/>
    <w:rsid w:val="006C3506"/>
    <w:rsid w:val="006D0139"/>
    <w:rsid w:val="006D03F4"/>
    <w:rsid w:val="006D1458"/>
    <w:rsid w:val="006D372F"/>
    <w:rsid w:val="006D6F75"/>
    <w:rsid w:val="006E1272"/>
    <w:rsid w:val="006E25EE"/>
    <w:rsid w:val="006E3520"/>
    <w:rsid w:val="006E5520"/>
    <w:rsid w:val="006E6D57"/>
    <w:rsid w:val="006F47CE"/>
    <w:rsid w:val="00704B70"/>
    <w:rsid w:val="0070745C"/>
    <w:rsid w:val="00712B05"/>
    <w:rsid w:val="00716DCF"/>
    <w:rsid w:val="00717886"/>
    <w:rsid w:val="00721E2F"/>
    <w:rsid w:val="00727E51"/>
    <w:rsid w:val="00734CBA"/>
    <w:rsid w:val="007351E5"/>
    <w:rsid w:val="00736189"/>
    <w:rsid w:val="00737622"/>
    <w:rsid w:val="007441AC"/>
    <w:rsid w:val="00744FD4"/>
    <w:rsid w:val="0074509F"/>
    <w:rsid w:val="00745ED0"/>
    <w:rsid w:val="007561DF"/>
    <w:rsid w:val="0076166D"/>
    <w:rsid w:val="0076394E"/>
    <w:rsid w:val="007702B4"/>
    <w:rsid w:val="007726CC"/>
    <w:rsid w:val="00775218"/>
    <w:rsid w:val="00784886"/>
    <w:rsid w:val="007974E8"/>
    <w:rsid w:val="007A31ED"/>
    <w:rsid w:val="007A54E3"/>
    <w:rsid w:val="007A682C"/>
    <w:rsid w:val="007B2F36"/>
    <w:rsid w:val="007C2199"/>
    <w:rsid w:val="007C7081"/>
    <w:rsid w:val="007D03CB"/>
    <w:rsid w:val="007D1832"/>
    <w:rsid w:val="007D2C83"/>
    <w:rsid w:val="007D2C89"/>
    <w:rsid w:val="007D3D40"/>
    <w:rsid w:val="007D5513"/>
    <w:rsid w:val="007D6E99"/>
    <w:rsid w:val="007E08C1"/>
    <w:rsid w:val="007E235D"/>
    <w:rsid w:val="007E3E9B"/>
    <w:rsid w:val="007E5483"/>
    <w:rsid w:val="007F2612"/>
    <w:rsid w:val="007F499A"/>
    <w:rsid w:val="007F5FB0"/>
    <w:rsid w:val="007F610F"/>
    <w:rsid w:val="007F6F14"/>
    <w:rsid w:val="00802D09"/>
    <w:rsid w:val="00815AE3"/>
    <w:rsid w:val="008162AB"/>
    <w:rsid w:val="008265AD"/>
    <w:rsid w:val="0083306E"/>
    <w:rsid w:val="00836A2E"/>
    <w:rsid w:val="0084028B"/>
    <w:rsid w:val="00840491"/>
    <w:rsid w:val="0084208B"/>
    <w:rsid w:val="00842D2E"/>
    <w:rsid w:val="0084451F"/>
    <w:rsid w:val="00845236"/>
    <w:rsid w:val="00845623"/>
    <w:rsid w:val="00853AAB"/>
    <w:rsid w:val="008541E2"/>
    <w:rsid w:val="0086194B"/>
    <w:rsid w:val="00862A3C"/>
    <w:rsid w:val="00864568"/>
    <w:rsid w:val="008653AA"/>
    <w:rsid w:val="0086585F"/>
    <w:rsid w:val="008726C0"/>
    <w:rsid w:val="0087460E"/>
    <w:rsid w:val="00881A1B"/>
    <w:rsid w:val="0088497E"/>
    <w:rsid w:val="008853EE"/>
    <w:rsid w:val="008877C8"/>
    <w:rsid w:val="00887CEE"/>
    <w:rsid w:val="00890E87"/>
    <w:rsid w:val="00891204"/>
    <w:rsid w:val="008913E8"/>
    <w:rsid w:val="00892DA0"/>
    <w:rsid w:val="00893DF9"/>
    <w:rsid w:val="008C04D7"/>
    <w:rsid w:val="008C4A6A"/>
    <w:rsid w:val="008C4D17"/>
    <w:rsid w:val="008D09A9"/>
    <w:rsid w:val="008D3A71"/>
    <w:rsid w:val="008D4D23"/>
    <w:rsid w:val="008D735D"/>
    <w:rsid w:val="008E22F4"/>
    <w:rsid w:val="008E5371"/>
    <w:rsid w:val="008F0B00"/>
    <w:rsid w:val="008F154C"/>
    <w:rsid w:val="008F1B64"/>
    <w:rsid w:val="008F3257"/>
    <w:rsid w:val="00900CE6"/>
    <w:rsid w:val="00904282"/>
    <w:rsid w:val="009058C6"/>
    <w:rsid w:val="009075E8"/>
    <w:rsid w:val="0090778C"/>
    <w:rsid w:val="0091021D"/>
    <w:rsid w:val="00910EDA"/>
    <w:rsid w:val="0091134B"/>
    <w:rsid w:val="0091265D"/>
    <w:rsid w:val="00913F77"/>
    <w:rsid w:val="009150F5"/>
    <w:rsid w:val="00920100"/>
    <w:rsid w:val="0092317D"/>
    <w:rsid w:val="009307AB"/>
    <w:rsid w:val="009333E3"/>
    <w:rsid w:val="00940664"/>
    <w:rsid w:val="0094160C"/>
    <w:rsid w:val="00942F16"/>
    <w:rsid w:val="00953F81"/>
    <w:rsid w:val="0095570D"/>
    <w:rsid w:val="00956783"/>
    <w:rsid w:val="00960768"/>
    <w:rsid w:val="0096580A"/>
    <w:rsid w:val="00965F82"/>
    <w:rsid w:val="00972038"/>
    <w:rsid w:val="009725BB"/>
    <w:rsid w:val="009762F7"/>
    <w:rsid w:val="009777AD"/>
    <w:rsid w:val="009807BE"/>
    <w:rsid w:val="00981B82"/>
    <w:rsid w:val="00982B2F"/>
    <w:rsid w:val="00982CC7"/>
    <w:rsid w:val="00990CC2"/>
    <w:rsid w:val="00991FC0"/>
    <w:rsid w:val="009923B8"/>
    <w:rsid w:val="00992503"/>
    <w:rsid w:val="00994D6B"/>
    <w:rsid w:val="009A09F3"/>
    <w:rsid w:val="009A0B25"/>
    <w:rsid w:val="009A0B50"/>
    <w:rsid w:val="009A2E13"/>
    <w:rsid w:val="009A4CB5"/>
    <w:rsid w:val="009C36EC"/>
    <w:rsid w:val="009D33ED"/>
    <w:rsid w:val="009D7E0D"/>
    <w:rsid w:val="009F3536"/>
    <w:rsid w:val="009F6CF0"/>
    <w:rsid w:val="00A00B81"/>
    <w:rsid w:val="00A0310F"/>
    <w:rsid w:val="00A0580D"/>
    <w:rsid w:val="00A07AA4"/>
    <w:rsid w:val="00A10290"/>
    <w:rsid w:val="00A12D2A"/>
    <w:rsid w:val="00A1569B"/>
    <w:rsid w:val="00A20BFD"/>
    <w:rsid w:val="00A210DD"/>
    <w:rsid w:val="00A21EE0"/>
    <w:rsid w:val="00A367C2"/>
    <w:rsid w:val="00A4027D"/>
    <w:rsid w:val="00A41073"/>
    <w:rsid w:val="00A43223"/>
    <w:rsid w:val="00A44A2F"/>
    <w:rsid w:val="00A47D03"/>
    <w:rsid w:val="00A50CC4"/>
    <w:rsid w:val="00A51DA0"/>
    <w:rsid w:val="00A51E3C"/>
    <w:rsid w:val="00A56758"/>
    <w:rsid w:val="00A604A8"/>
    <w:rsid w:val="00A630A9"/>
    <w:rsid w:val="00A631F8"/>
    <w:rsid w:val="00A6631D"/>
    <w:rsid w:val="00A66DEA"/>
    <w:rsid w:val="00A70AC6"/>
    <w:rsid w:val="00A71E06"/>
    <w:rsid w:val="00A76361"/>
    <w:rsid w:val="00A77F3B"/>
    <w:rsid w:val="00A82723"/>
    <w:rsid w:val="00A82A87"/>
    <w:rsid w:val="00A86556"/>
    <w:rsid w:val="00A86892"/>
    <w:rsid w:val="00AA1019"/>
    <w:rsid w:val="00AA2EDE"/>
    <w:rsid w:val="00AA5919"/>
    <w:rsid w:val="00AB2DF9"/>
    <w:rsid w:val="00AB49DC"/>
    <w:rsid w:val="00AB4B43"/>
    <w:rsid w:val="00AB76B0"/>
    <w:rsid w:val="00AB7F1B"/>
    <w:rsid w:val="00AC08D8"/>
    <w:rsid w:val="00AC1C11"/>
    <w:rsid w:val="00AC4587"/>
    <w:rsid w:val="00AC520A"/>
    <w:rsid w:val="00AC6B05"/>
    <w:rsid w:val="00AD15D8"/>
    <w:rsid w:val="00AD1656"/>
    <w:rsid w:val="00AD1C62"/>
    <w:rsid w:val="00AD666D"/>
    <w:rsid w:val="00AE0F22"/>
    <w:rsid w:val="00AE5578"/>
    <w:rsid w:val="00AE6805"/>
    <w:rsid w:val="00AF3A8D"/>
    <w:rsid w:val="00AF5ECD"/>
    <w:rsid w:val="00AF67E3"/>
    <w:rsid w:val="00B03BAA"/>
    <w:rsid w:val="00B065D9"/>
    <w:rsid w:val="00B0713F"/>
    <w:rsid w:val="00B11691"/>
    <w:rsid w:val="00B11951"/>
    <w:rsid w:val="00B11F10"/>
    <w:rsid w:val="00B13DDD"/>
    <w:rsid w:val="00B177D9"/>
    <w:rsid w:val="00B20584"/>
    <w:rsid w:val="00B2081E"/>
    <w:rsid w:val="00B247E5"/>
    <w:rsid w:val="00B27524"/>
    <w:rsid w:val="00B314E9"/>
    <w:rsid w:val="00B3167C"/>
    <w:rsid w:val="00B31B45"/>
    <w:rsid w:val="00B33B0E"/>
    <w:rsid w:val="00B33CB2"/>
    <w:rsid w:val="00B3750C"/>
    <w:rsid w:val="00B43BEE"/>
    <w:rsid w:val="00B43CFD"/>
    <w:rsid w:val="00B5630F"/>
    <w:rsid w:val="00B609FE"/>
    <w:rsid w:val="00B7310B"/>
    <w:rsid w:val="00B757D4"/>
    <w:rsid w:val="00B7792D"/>
    <w:rsid w:val="00B85025"/>
    <w:rsid w:val="00B85894"/>
    <w:rsid w:val="00B86089"/>
    <w:rsid w:val="00B863CE"/>
    <w:rsid w:val="00B86A44"/>
    <w:rsid w:val="00B870C5"/>
    <w:rsid w:val="00B91F0A"/>
    <w:rsid w:val="00B93663"/>
    <w:rsid w:val="00B96F04"/>
    <w:rsid w:val="00B97374"/>
    <w:rsid w:val="00BA3711"/>
    <w:rsid w:val="00BA5CD1"/>
    <w:rsid w:val="00BA6441"/>
    <w:rsid w:val="00BA6FD3"/>
    <w:rsid w:val="00BB39EF"/>
    <w:rsid w:val="00BB4F99"/>
    <w:rsid w:val="00BB6BA8"/>
    <w:rsid w:val="00BC399F"/>
    <w:rsid w:val="00BC6754"/>
    <w:rsid w:val="00BD0722"/>
    <w:rsid w:val="00BE072B"/>
    <w:rsid w:val="00BE12FF"/>
    <w:rsid w:val="00BE3F70"/>
    <w:rsid w:val="00BE6367"/>
    <w:rsid w:val="00BE6F37"/>
    <w:rsid w:val="00BE7330"/>
    <w:rsid w:val="00BE785A"/>
    <w:rsid w:val="00BE78D4"/>
    <w:rsid w:val="00BF2958"/>
    <w:rsid w:val="00BF2F37"/>
    <w:rsid w:val="00C000A0"/>
    <w:rsid w:val="00C00434"/>
    <w:rsid w:val="00C021D6"/>
    <w:rsid w:val="00C03D97"/>
    <w:rsid w:val="00C04F3C"/>
    <w:rsid w:val="00C10925"/>
    <w:rsid w:val="00C116B7"/>
    <w:rsid w:val="00C15F4A"/>
    <w:rsid w:val="00C17B27"/>
    <w:rsid w:val="00C21BBD"/>
    <w:rsid w:val="00C22F1C"/>
    <w:rsid w:val="00C34B4E"/>
    <w:rsid w:val="00C4096C"/>
    <w:rsid w:val="00C45AE5"/>
    <w:rsid w:val="00C45F99"/>
    <w:rsid w:val="00C46179"/>
    <w:rsid w:val="00C5178F"/>
    <w:rsid w:val="00C524D4"/>
    <w:rsid w:val="00C54A0E"/>
    <w:rsid w:val="00C60CD3"/>
    <w:rsid w:val="00C62D9C"/>
    <w:rsid w:val="00C73F1B"/>
    <w:rsid w:val="00C803CB"/>
    <w:rsid w:val="00C83534"/>
    <w:rsid w:val="00C86C6C"/>
    <w:rsid w:val="00C9527E"/>
    <w:rsid w:val="00C967E9"/>
    <w:rsid w:val="00C979B4"/>
    <w:rsid w:val="00CA25A3"/>
    <w:rsid w:val="00CA2CB9"/>
    <w:rsid w:val="00CB149B"/>
    <w:rsid w:val="00CC04CA"/>
    <w:rsid w:val="00CC077E"/>
    <w:rsid w:val="00CD4C8D"/>
    <w:rsid w:val="00CD54A2"/>
    <w:rsid w:val="00CD550F"/>
    <w:rsid w:val="00CD62E8"/>
    <w:rsid w:val="00CD6FB7"/>
    <w:rsid w:val="00CE6BE7"/>
    <w:rsid w:val="00CF091A"/>
    <w:rsid w:val="00CF5542"/>
    <w:rsid w:val="00CF6CA6"/>
    <w:rsid w:val="00D02BBB"/>
    <w:rsid w:val="00D05954"/>
    <w:rsid w:val="00D12577"/>
    <w:rsid w:val="00D13684"/>
    <w:rsid w:val="00D13FA0"/>
    <w:rsid w:val="00D14B61"/>
    <w:rsid w:val="00D16FEF"/>
    <w:rsid w:val="00D24731"/>
    <w:rsid w:val="00D2598E"/>
    <w:rsid w:val="00D31362"/>
    <w:rsid w:val="00D31D79"/>
    <w:rsid w:val="00D4551A"/>
    <w:rsid w:val="00D518E8"/>
    <w:rsid w:val="00D5249D"/>
    <w:rsid w:val="00D52CE8"/>
    <w:rsid w:val="00D52FED"/>
    <w:rsid w:val="00D5553A"/>
    <w:rsid w:val="00D56A0D"/>
    <w:rsid w:val="00D60C6C"/>
    <w:rsid w:val="00D60FB1"/>
    <w:rsid w:val="00D61632"/>
    <w:rsid w:val="00D61FA2"/>
    <w:rsid w:val="00D64A18"/>
    <w:rsid w:val="00D72885"/>
    <w:rsid w:val="00D8071D"/>
    <w:rsid w:val="00D83E41"/>
    <w:rsid w:val="00DA0F0A"/>
    <w:rsid w:val="00DA10FD"/>
    <w:rsid w:val="00DA2146"/>
    <w:rsid w:val="00DA2DD9"/>
    <w:rsid w:val="00DA5473"/>
    <w:rsid w:val="00DA6DE3"/>
    <w:rsid w:val="00DA7E63"/>
    <w:rsid w:val="00DB2911"/>
    <w:rsid w:val="00DB3A49"/>
    <w:rsid w:val="00DB5C1E"/>
    <w:rsid w:val="00DB6897"/>
    <w:rsid w:val="00DB7AD7"/>
    <w:rsid w:val="00DC31FB"/>
    <w:rsid w:val="00DD0671"/>
    <w:rsid w:val="00DD30E4"/>
    <w:rsid w:val="00DD3A18"/>
    <w:rsid w:val="00DE3846"/>
    <w:rsid w:val="00DE7A89"/>
    <w:rsid w:val="00DF6330"/>
    <w:rsid w:val="00DF642C"/>
    <w:rsid w:val="00DF6B24"/>
    <w:rsid w:val="00E106D1"/>
    <w:rsid w:val="00E12606"/>
    <w:rsid w:val="00E145D0"/>
    <w:rsid w:val="00E24230"/>
    <w:rsid w:val="00E25BD3"/>
    <w:rsid w:val="00E26988"/>
    <w:rsid w:val="00E26E7D"/>
    <w:rsid w:val="00E272E6"/>
    <w:rsid w:val="00E27928"/>
    <w:rsid w:val="00E35DF1"/>
    <w:rsid w:val="00E36FBA"/>
    <w:rsid w:val="00E42E79"/>
    <w:rsid w:val="00E50108"/>
    <w:rsid w:val="00E510C3"/>
    <w:rsid w:val="00E54A7B"/>
    <w:rsid w:val="00E54E2D"/>
    <w:rsid w:val="00E5649B"/>
    <w:rsid w:val="00E56574"/>
    <w:rsid w:val="00E60397"/>
    <w:rsid w:val="00E62998"/>
    <w:rsid w:val="00E640EC"/>
    <w:rsid w:val="00E73867"/>
    <w:rsid w:val="00E77958"/>
    <w:rsid w:val="00E81238"/>
    <w:rsid w:val="00E838D2"/>
    <w:rsid w:val="00E90BBF"/>
    <w:rsid w:val="00E911E3"/>
    <w:rsid w:val="00E9235F"/>
    <w:rsid w:val="00E92965"/>
    <w:rsid w:val="00E95D81"/>
    <w:rsid w:val="00EA3AA3"/>
    <w:rsid w:val="00EA4BA2"/>
    <w:rsid w:val="00EA57AA"/>
    <w:rsid w:val="00EA6877"/>
    <w:rsid w:val="00EB0475"/>
    <w:rsid w:val="00EB1330"/>
    <w:rsid w:val="00EB71FD"/>
    <w:rsid w:val="00EC05DB"/>
    <w:rsid w:val="00EC065D"/>
    <w:rsid w:val="00EC189D"/>
    <w:rsid w:val="00EC4742"/>
    <w:rsid w:val="00EC6109"/>
    <w:rsid w:val="00EC6667"/>
    <w:rsid w:val="00ED36AE"/>
    <w:rsid w:val="00ED3AE0"/>
    <w:rsid w:val="00ED7D18"/>
    <w:rsid w:val="00EE33DF"/>
    <w:rsid w:val="00EE3D35"/>
    <w:rsid w:val="00EE6A92"/>
    <w:rsid w:val="00EE7677"/>
    <w:rsid w:val="00EF35AD"/>
    <w:rsid w:val="00EF4066"/>
    <w:rsid w:val="00F034F7"/>
    <w:rsid w:val="00F04036"/>
    <w:rsid w:val="00F054A0"/>
    <w:rsid w:val="00F05635"/>
    <w:rsid w:val="00F0610F"/>
    <w:rsid w:val="00F06DBB"/>
    <w:rsid w:val="00F103C2"/>
    <w:rsid w:val="00F10809"/>
    <w:rsid w:val="00F10857"/>
    <w:rsid w:val="00F13B4F"/>
    <w:rsid w:val="00F14D6B"/>
    <w:rsid w:val="00F15F6B"/>
    <w:rsid w:val="00F16D9F"/>
    <w:rsid w:val="00F170EE"/>
    <w:rsid w:val="00F2271A"/>
    <w:rsid w:val="00F2446F"/>
    <w:rsid w:val="00F268CA"/>
    <w:rsid w:val="00F3582F"/>
    <w:rsid w:val="00F40FB1"/>
    <w:rsid w:val="00F422B2"/>
    <w:rsid w:val="00F443A1"/>
    <w:rsid w:val="00F52362"/>
    <w:rsid w:val="00F541D4"/>
    <w:rsid w:val="00F70EB7"/>
    <w:rsid w:val="00F85831"/>
    <w:rsid w:val="00F86277"/>
    <w:rsid w:val="00F878E6"/>
    <w:rsid w:val="00FA038C"/>
    <w:rsid w:val="00FA1172"/>
    <w:rsid w:val="00FA4EE2"/>
    <w:rsid w:val="00FA5D09"/>
    <w:rsid w:val="00FA5FCB"/>
    <w:rsid w:val="00FA6587"/>
    <w:rsid w:val="00FB1796"/>
    <w:rsid w:val="00FB3DDA"/>
    <w:rsid w:val="00FB4258"/>
    <w:rsid w:val="00FB6344"/>
    <w:rsid w:val="00FC7B96"/>
    <w:rsid w:val="00FC7C18"/>
    <w:rsid w:val="00FD1775"/>
    <w:rsid w:val="00FD18A5"/>
    <w:rsid w:val="00FD3128"/>
    <w:rsid w:val="00FE0716"/>
    <w:rsid w:val="00FE14D8"/>
    <w:rsid w:val="00FE1B07"/>
    <w:rsid w:val="00FE37E0"/>
    <w:rsid w:val="00FE3F2F"/>
    <w:rsid w:val="00FF1BFD"/>
    <w:rsid w:val="00FF46D7"/>
    <w:rsid w:val="00FF5B6A"/>
    <w:rsid w:val="00FF6065"/>
    <w:rsid w:val="00FF7A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04C94F"/>
  <w15:docId w15:val="{7C0B01E0-6636-48BA-9EA6-4A60621F44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611481"/>
  </w:style>
  <w:style w:type="paragraph" w:styleId="Heading1">
    <w:name w:val="heading 1"/>
    <w:basedOn w:val="Normal"/>
    <w:next w:val="Normal"/>
    <w:link w:val="Heading1Char"/>
    <w:uiPriority w:val="9"/>
    <w:qFormat/>
    <w:rsid w:val="000E64E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8770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D251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D251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769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676939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0E64E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rsid w:val="000E64E8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E64E8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styleId="CommentReference">
    <w:name w:val="annotation reference"/>
    <w:basedOn w:val="DefaultParagraphFont"/>
    <w:uiPriority w:val="99"/>
    <w:semiHidden/>
    <w:unhideWhenUsed/>
    <w:rsid w:val="00BF295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F295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F295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F295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F295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F29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2958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E8123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81238"/>
  </w:style>
  <w:style w:type="paragraph" w:styleId="Footer">
    <w:name w:val="footer"/>
    <w:basedOn w:val="Normal"/>
    <w:link w:val="FooterChar"/>
    <w:uiPriority w:val="99"/>
    <w:unhideWhenUsed/>
    <w:rsid w:val="00E8123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81238"/>
  </w:style>
  <w:style w:type="paragraph" w:customStyle="1" w:styleId="Default">
    <w:name w:val="Default"/>
    <w:rsid w:val="004842C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Spacing">
    <w:name w:val="No Spacing"/>
    <w:uiPriority w:val="1"/>
    <w:qFormat/>
    <w:rsid w:val="00287709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287709"/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87709"/>
    <w:pPr>
      <w:numPr>
        <w:ilvl w:val="1"/>
      </w:numPr>
      <w:spacing w:after="160"/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287709"/>
    <w:rPr>
      <w:rFonts w:eastAsiaTheme="minorEastAsia"/>
      <w:color w:val="5A5A5A" w:themeColor="text1" w:themeTint="A5"/>
      <w:spacing w:val="15"/>
    </w:rPr>
  </w:style>
  <w:style w:type="character" w:styleId="SubtleEmphasis">
    <w:name w:val="Subtle Emphasis"/>
    <w:basedOn w:val="DefaultParagraphFont"/>
    <w:uiPriority w:val="19"/>
    <w:qFormat/>
    <w:rsid w:val="00287709"/>
    <w:rPr>
      <w:i/>
      <w:iCs/>
      <w:color w:val="404040" w:themeColor="text1" w:themeTint="BF"/>
    </w:rPr>
  </w:style>
  <w:style w:type="character" w:styleId="Strong">
    <w:name w:val="Strong"/>
    <w:basedOn w:val="DefaultParagraphFont"/>
    <w:uiPriority w:val="22"/>
    <w:qFormat/>
    <w:rsid w:val="000D2513"/>
    <w:rPr>
      <w:b/>
      <w:bCs/>
    </w:rPr>
  </w:style>
  <w:style w:type="paragraph" w:styleId="Quote">
    <w:name w:val="Quote"/>
    <w:basedOn w:val="Normal"/>
    <w:next w:val="Normal"/>
    <w:link w:val="QuoteChar"/>
    <w:uiPriority w:val="29"/>
    <w:qFormat/>
    <w:rsid w:val="000D251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D2513"/>
    <w:rPr>
      <w:i/>
      <w:iCs/>
      <w:color w:val="404040" w:themeColor="text1" w:themeTint="BF"/>
    </w:rPr>
  </w:style>
  <w:style w:type="character" w:customStyle="1" w:styleId="Heading3Char">
    <w:name w:val="Heading 3 Char"/>
    <w:basedOn w:val="DefaultParagraphFont"/>
    <w:link w:val="Heading3"/>
    <w:uiPriority w:val="9"/>
    <w:rsid w:val="000D2513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0D2513"/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character" w:styleId="Emphasis">
    <w:name w:val="Emphasis"/>
    <w:basedOn w:val="DefaultParagraphFont"/>
    <w:uiPriority w:val="20"/>
    <w:qFormat/>
    <w:rsid w:val="000D2513"/>
    <w:rPr>
      <w:i/>
      <w:iCs/>
    </w:rPr>
  </w:style>
  <w:style w:type="character" w:customStyle="1" w:styleId="form-name1">
    <w:name w:val="form-name1"/>
    <w:basedOn w:val="DefaultParagraphFont"/>
    <w:rsid w:val="0016229E"/>
  </w:style>
  <w:style w:type="paragraph" w:customStyle="1" w:styleId="EndNoteBibliographyTitle">
    <w:name w:val="EndNote Bibliography Title"/>
    <w:basedOn w:val="Normal"/>
    <w:link w:val="EndNoteBibliographyTitleChar"/>
    <w:rsid w:val="00BE7330"/>
    <w:pPr>
      <w:framePr w:hSpace="141" w:wrap="around" w:vAnchor="text" w:hAnchor="margin" w:xAlign="center" w:y="86"/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E733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E7330"/>
    <w:pPr>
      <w:framePr w:hSpace="141" w:wrap="around" w:vAnchor="text" w:hAnchor="margin" w:xAlign="center" w:y="86"/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E7330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2509B6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5393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6376549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5113466">
              <w:marLeft w:val="0"/>
              <w:marRight w:val="0"/>
              <w:marTop w:val="0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730190">
                  <w:marLeft w:val="0"/>
                  <w:marRight w:val="0"/>
                  <w:marTop w:val="45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4016309">
                      <w:marLeft w:val="300"/>
                      <w:marRight w:val="300"/>
                      <w:marTop w:val="300"/>
                      <w:marBottom w:val="30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60875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166603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273190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27822517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7673351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445638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761862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8882233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6757112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289984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194231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8788633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6480399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446131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19569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24800392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6261100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6659348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613841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20347225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668957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67496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948621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5193925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612898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1073547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45391299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2041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849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5733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7386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159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297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3795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0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67771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397224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6317219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single" w:sz="6" w:space="0" w:color="E5E3E3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10126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192563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287138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0823279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4318983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8989852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140999265">
                                                          <w:marLeft w:val="48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39226740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0940476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0709019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43536998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24106196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98348975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single" w:sz="6" w:space="23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63506311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07986808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0503493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07520296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760758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186417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4552765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72190430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84165619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312832155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215163181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1598557497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1370378679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2064597224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594442893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747771848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1772159184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914243051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1807818878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455178467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1025910310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486021363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825245822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780104657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1187714959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1551843776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1853110037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1238705518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238714433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539316765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1315139117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77242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1999044">
          <w:marLeft w:val="-72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9735504">
              <w:marLeft w:val="0"/>
              <w:marRight w:val="0"/>
              <w:marTop w:val="0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306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16029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020806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935876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45702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8085297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7727599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4509724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2599828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5035928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9907111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9194081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6161988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89870770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3964515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21269508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9079087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17710973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1237065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46211596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2717173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890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463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424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6677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78711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25785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9279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single" w:sz="6" w:space="0" w:color="E5E3E3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39955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263505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9322269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1540766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607495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273598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8673400">
                                                          <w:marLeft w:val="48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7332727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70729566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4036378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96052617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25778520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3051640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single" w:sz="6" w:space="23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93947858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82172652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1308268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4480922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1690090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9624707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64299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83992990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32081294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08445634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81436649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204085776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59042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158264429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  <w:div w:id="208614410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2190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8674713">
          <w:marLeft w:val="0"/>
          <w:marRight w:val="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945169">
              <w:marLeft w:val="0"/>
              <w:marRight w:val="0"/>
              <w:marTop w:val="0"/>
              <w:marBottom w:val="7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9208850">
                  <w:marLeft w:val="0"/>
                  <w:marRight w:val="0"/>
                  <w:marTop w:val="45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8090690">
                      <w:marLeft w:val="300"/>
                      <w:marRight w:val="300"/>
                      <w:marTop w:val="300"/>
                      <w:marBottom w:val="30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641191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01786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210011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01229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407820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20240440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673329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62706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6532234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7804978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6679547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551207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2145333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4486968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5496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958534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86713976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2298787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2438625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30177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58852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37748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28955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93427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0475317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7862407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108786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62038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418623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4593455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9350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76252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60151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6817342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0429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498511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78454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72315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834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69353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996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617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7292D29-4A18-294B-AB0E-AAA9E49F17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1</Pages>
  <Words>4069</Words>
  <Characters>23197</Characters>
  <Application>Microsoft Office Word</Application>
  <DocSecurity>0</DocSecurity>
  <Lines>193</Lines>
  <Paragraphs>5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tel</vt:lpstr>
      </vt:variant>
      <vt:variant>
        <vt:i4>1</vt:i4>
      </vt:variant>
    </vt:vector>
  </HeadingPairs>
  <TitlesOfParts>
    <vt:vector size="2" baseType="lpstr">
      <vt:lpstr/>
      <vt:lpstr/>
    </vt:vector>
  </TitlesOfParts>
  <Company>DMF</Company>
  <LinksUpToDate>false</LinksUpToDate>
  <CharactersWithSpaces>272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ari A. Indredavik Evensen</dc:creator>
  <cp:lastModifiedBy>Amar Jaiswal</cp:lastModifiedBy>
  <cp:revision>64</cp:revision>
  <cp:lastPrinted>2019-08-13T10:01:00Z</cp:lastPrinted>
  <dcterms:created xsi:type="dcterms:W3CDTF">2018-03-09T08:12:00Z</dcterms:created>
  <dcterms:modified xsi:type="dcterms:W3CDTF">2019-08-13T10:03:00Z</dcterms:modified>
</cp:coreProperties>
</file>